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9099E" w:rsidRPr="00913180" w:rsidRDefault="00B77767" w:rsidP="00965517">
      <w:pPr>
        <w:pStyle w:val="Caption"/>
        <w:spacing w:after="0" w:line="480" w:lineRule="auto"/>
        <w:ind w:left="284" w:hanging="284"/>
        <w:jc w:val="center"/>
        <w:rPr>
          <w:rFonts w:asciiTheme="majorBidi" w:eastAsiaTheme="majorEastAsia" w:hAnsiTheme="majorBidi" w:cstheme="majorBidi"/>
          <w:bCs/>
          <w:lang w:val="id-ID"/>
        </w:rPr>
      </w:pPr>
      <w:r w:rsidRPr="00EC5E9E">
        <w:rPr>
          <w:lang w:val="id-ID"/>
        </w:rPr>
        <w:t>DAFTAR PUSTAKA</w:t>
      </w:r>
    </w:p>
    <w:p w:rsidR="00E41454" w:rsidRDefault="00E41454" w:rsidP="00965517">
      <w:pPr>
        <w:tabs>
          <w:tab w:val="left" w:pos="195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7F2EC5">
        <w:rPr>
          <w:rFonts w:ascii="Times New Roman" w:hAnsi="Times New Roman" w:cs="Times New Roman"/>
          <w:sz w:val="24"/>
          <w:szCs w:val="24"/>
        </w:rPr>
        <w:t xml:space="preserve">Agoes, A. (2010). </w:t>
      </w:r>
      <w:proofErr w:type="gramStart"/>
      <w:r w:rsidRPr="007F2EC5">
        <w:rPr>
          <w:rFonts w:ascii="Times New Roman" w:hAnsi="Times New Roman" w:cs="Times New Roman"/>
          <w:i/>
          <w:sz w:val="24"/>
          <w:szCs w:val="24"/>
        </w:rPr>
        <w:t>Tanaman Obat Indonesia</w:t>
      </w:r>
      <w:r w:rsidRPr="007F2EC5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7F2EC5">
        <w:rPr>
          <w:rFonts w:ascii="Times New Roman" w:hAnsi="Times New Roman" w:cs="Times New Roman"/>
          <w:sz w:val="24"/>
          <w:szCs w:val="24"/>
        </w:rPr>
        <w:t xml:space="preserve"> Jakarta: Salemba Medika</w:t>
      </w:r>
    </w:p>
    <w:p w:rsidR="00124753" w:rsidRPr="00424C9B" w:rsidRDefault="00424C9B" w:rsidP="00124753">
      <w:pPr>
        <w:tabs>
          <w:tab w:val="left" w:pos="1950"/>
        </w:tabs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424C9B">
        <w:rPr>
          <w:rFonts w:ascii="Times New Roman" w:hAnsi="Times New Roman" w:cs="Times New Roman"/>
          <w:sz w:val="24"/>
          <w:szCs w:val="24"/>
          <w:lang w:val="id-ID"/>
        </w:rPr>
        <w:t xml:space="preserve">Agromedia, </w:t>
      </w:r>
      <w:r w:rsidR="00CE1CA7" w:rsidRPr="00424C9B">
        <w:rPr>
          <w:rFonts w:ascii="Times New Roman" w:hAnsi="Times New Roman" w:cs="Times New Roman"/>
          <w:sz w:val="24"/>
          <w:szCs w:val="24"/>
          <w:lang w:val="id-ID"/>
        </w:rPr>
        <w:t>Redaksi</w:t>
      </w:r>
      <w:r w:rsidRPr="00424C9B">
        <w:rPr>
          <w:rFonts w:ascii="Times New Roman" w:hAnsi="Times New Roman" w:cs="Times New Roman"/>
          <w:sz w:val="24"/>
          <w:szCs w:val="24"/>
          <w:lang w:val="id-ID"/>
        </w:rPr>
        <w:t>.</w:t>
      </w:r>
      <w:r w:rsidR="00CE1CA7" w:rsidRPr="00424C9B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124753">
        <w:rPr>
          <w:rFonts w:ascii="Times New Roman" w:hAnsi="Times New Roman" w:cs="Times New Roman"/>
          <w:sz w:val="24"/>
          <w:szCs w:val="24"/>
          <w:lang w:val="id-ID"/>
        </w:rPr>
        <w:t>(</w:t>
      </w:r>
      <w:r w:rsidR="00CE1CA7" w:rsidRPr="00424C9B">
        <w:rPr>
          <w:rFonts w:ascii="Times New Roman" w:hAnsi="Times New Roman" w:cs="Times New Roman"/>
          <w:sz w:val="24"/>
          <w:szCs w:val="24"/>
          <w:lang w:val="id-ID"/>
        </w:rPr>
        <w:t>2008</w:t>
      </w:r>
      <w:r w:rsidR="00124753">
        <w:rPr>
          <w:rFonts w:ascii="Times New Roman" w:hAnsi="Times New Roman" w:cs="Times New Roman"/>
          <w:sz w:val="24"/>
          <w:szCs w:val="24"/>
          <w:lang w:val="id-ID"/>
        </w:rPr>
        <w:t>)</w:t>
      </w:r>
      <w:r w:rsidR="00CE1CA7" w:rsidRPr="00424C9B">
        <w:rPr>
          <w:rFonts w:ascii="Times New Roman" w:hAnsi="Times New Roman" w:cs="Times New Roman"/>
          <w:sz w:val="24"/>
          <w:szCs w:val="24"/>
          <w:lang w:val="id-ID"/>
        </w:rPr>
        <w:t>. 273 Ramuan Tradisional Untuk Mengatasi Aneka Penyakit. Jakarta. Agromedia Pustaka.</w:t>
      </w:r>
    </w:p>
    <w:p w:rsidR="00424C9B" w:rsidRDefault="00424C9B" w:rsidP="00124753">
      <w:pPr>
        <w:tabs>
          <w:tab w:val="left" w:pos="1950"/>
        </w:tabs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424C9B">
        <w:rPr>
          <w:rFonts w:ascii="Times New Roman" w:hAnsi="Times New Roman" w:cs="Times New Roman"/>
          <w:sz w:val="24"/>
          <w:szCs w:val="24"/>
          <w:lang w:val="id-ID"/>
        </w:rPr>
        <w:t xml:space="preserve">Al-Snafi, A. E. (2018). Pharmacological and Therapeutic Effects of </w:t>
      </w:r>
      <w:r w:rsidRPr="00124753">
        <w:rPr>
          <w:rFonts w:ascii="Times New Roman" w:hAnsi="Times New Roman" w:cs="Times New Roman"/>
          <w:i/>
          <w:iCs/>
          <w:sz w:val="24"/>
          <w:szCs w:val="24"/>
          <w:lang w:val="id-ID"/>
        </w:rPr>
        <w:t>Jasminum sambac</w:t>
      </w:r>
      <w:r w:rsidRPr="00424C9B">
        <w:rPr>
          <w:rFonts w:ascii="Times New Roman" w:hAnsi="Times New Roman" w:cs="Times New Roman"/>
          <w:sz w:val="24"/>
          <w:szCs w:val="24"/>
          <w:lang w:val="id-ID"/>
        </w:rPr>
        <w:t xml:space="preserve">-A review. Indo american </w:t>
      </w:r>
      <w:r w:rsidRPr="003F2501">
        <w:rPr>
          <w:rFonts w:ascii="Times New Roman" w:hAnsi="Times New Roman" w:cs="Times New Roman"/>
          <w:i/>
          <w:iCs/>
          <w:sz w:val="24"/>
          <w:szCs w:val="24"/>
          <w:lang w:val="id-ID"/>
        </w:rPr>
        <w:t>journal</w:t>
      </w:r>
      <w:r w:rsidRPr="00424C9B">
        <w:rPr>
          <w:rFonts w:ascii="Times New Roman" w:hAnsi="Times New Roman" w:cs="Times New Roman"/>
          <w:sz w:val="24"/>
          <w:szCs w:val="24"/>
          <w:lang w:val="id-ID"/>
        </w:rPr>
        <w:t xml:space="preserve"> of pharmaceutical sciences, 5(3), 1766-1778.</w:t>
      </w:r>
    </w:p>
    <w:p w:rsidR="007744EF" w:rsidRDefault="007744EF" w:rsidP="00B9377E">
      <w:pPr>
        <w:tabs>
          <w:tab w:val="left" w:pos="567"/>
        </w:tabs>
        <w:spacing w:line="240" w:lineRule="auto"/>
        <w:ind w:left="567" w:hanging="567"/>
        <w:jc w:val="both"/>
        <w:rPr>
          <w:rFonts w:ascii="Times New Roman" w:eastAsiaTheme="minorEastAsia" w:hAnsi="Times New Roman" w:cs="Times New Roman"/>
          <w:sz w:val="24"/>
          <w:szCs w:val="24"/>
          <w:lang w:val="id-ID" w:eastAsia="id-ID"/>
        </w:rPr>
      </w:pPr>
      <w:proofErr w:type="gramStart"/>
      <w:r w:rsidRPr="007F2EC5">
        <w:rPr>
          <w:rFonts w:ascii="Times New Roman" w:eastAsiaTheme="minorEastAsia" w:hAnsi="Times New Roman" w:cs="Times New Roman"/>
          <w:sz w:val="24"/>
          <w:szCs w:val="24"/>
          <w:lang w:eastAsia="id-ID"/>
        </w:rPr>
        <w:t>Aminah.,</w:t>
      </w:r>
      <w:proofErr w:type="gramEnd"/>
      <w:r w:rsidRPr="007F2EC5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Tomahayu &amp; Abidin, Z. (2017). </w:t>
      </w:r>
      <w:r w:rsidRPr="003F2501">
        <w:rPr>
          <w:rFonts w:ascii="Times New Roman" w:eastAsiaTheme="minorEastAsia" w:hAnsi="Times New Roman" w:cs="Times New Roman"/>
          <w:iCs/>
          <w:sz w:val="24"/>
          <w:szCs w:val="24"/>
          <w:lang w:eastAsia="id-ID"/>
        </w:rPr>
        <w:t>Penetapan Kadar Flavonoid Total Ekstrak Etanol Kulit Buah Alpukat (</w:t>
      </w:r>
      <w:r w:rsidRPr="003F2501">
        <w:rPr>
          <w:rFonts w:ascii="Times New Roman" w:eastAsiaTheme="minorEastAsia" w:hAnsi="Times New Roman" w:cs="Times New Roman"/>
          <w:i/>
          <w:sz w:val="24"/>
          <w:szCs w:val="24"/>
          <w:lang w:eastAsia="id-ID"/>
        </w:rPr>
        <w:t>Persea Americana Mill</w:t>
      </w:r>
      <w:r w:rsidRPr="003F2501">
        <w:rPr>
          <w:rFonts w:ascii="Times New Roman" w:eastAsiaTheme="minorEastAsia" w:hAnsi="Times New Roman" w:cs="Times New Roman"/>
          <w:iCs/>
          <w:sz w:val="24"/>
          <w:szCs w:val="24"/>
          <w:lang w:eastAsia="id-ID"/>
        </w:rPr>
        <w:t xml:space="preserve">) Dengan Metode Spektrofotometri </w:t>
      </w:r>
      <w:proofErr w:type="gramStart"/>
      <w:r w:rsidRPr="003F2501">
        <w:rPr>
          <w:rFonts w:ascii="Times New Roman" w:eastAsiaTheme="minorEastAsia" w:hAnsi="Times New Roman" w:cs="Times New Roman"/>
          <w:iCs/>
          <w:sz w:val="24"/>
          <w:szCs w:val="24"/>
          <w:lang w:eastAsia="id-ID"/>
        </w:rPr>
        <w:t>Uv-</w:t>
      </w:r>
      <w:proofErr w:type="gramEnd"/>
      <w:r w:rsidRPr="003F2501">
        <w:rPr>
          <w:rFonts w:ascii="Times New Roman" w:eastAsiaTheme="minorEastAsia" w:hAnsi="Times New Roman" w:cs="Times New Roman"/>
          <w:iCs/>
          <w:sz w:val="24"/>
          <w:szCs w:val="24"/>
          <w:lang w:eastAsia="id-ID"/>
        </w:rPr>
        <w:t>Vis.</w:t>
      </w:r>
      <w:r w:rsidRPr="007F2EC5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</w:t>
      </w:r>
      <w:r w:rsidRPr="003F2501">
        <w:rPr>
          <w:rFonts w:ascii="Times New Roman" w:eastAsiaTheme="minorEastAsia" w:hAnsi="Times New Roman" w:cs="Times New Roman"/>
          <w:i/>
          <w:iCs/>
          <w:sz w:val="24"/>
          <w:szCs w:val="24"/>
          <w:lang w:eastAsia="id-ID"/>
        </w:rPr>
        <w:t>Jurnal</w:t>
      </w:r>
      <w:r w:rsidRPr="007F2EC5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 Fitofarmaka Indonesia. Vol 4, No.2</w:t>
      </w:r>
    </w:p>
    <w:p w:rsidR="00652986" w:rsidRDefault="00652986" w:rsidP="00652986">
      <w:pPr>
        <w:rPr>
          <w:rFonts w:ascii="Times New Roman" w:hAnsi="Times New Roman" w:cs="Times New Roman"/>
          <w:sz w:val="24"/>
          <w:szCs w:val="24"/>
          <w:lang w:val="id-ID"/>
        </w:rPr>
      </w:pPr>
      <w:proofErr w:type="gramStart"/>
      <w:r w:rsidRPr="007F2EC5">
        <w:rPr>
          <w:rFonts w:ascii="Times New Roman" w:hAnsi="Times New Roman" w:cs="Times New Roman"/>
          <w:sz w:val="24"/>
          <w:szCs w:val="24"/>
        </w:rPr>
        <w:t>Ansel.</w:t>
      </w:r>
      <w:proofErr w:type="gramEnd"/>
      <w:r w:rsidRPr="007F2EC5">
        <w:rPr>
          <w:rFonts w:ascii="Times New Roman" w:hAnsi="Times New Roman" w:cs="Times New Roman"/>
          <w:sz w:val="24"/>
          <w:szCs w:val="24"/>
        </w:rPr>
        <w:t xml:space="preserve"> C. Howard. </w:t>
      </w:r>
      <w:r w:rsidRPr="007F2EC5">
        <w:rPr>
          <w:rFonts w:ascii="Times New Roman" w:hAnsi="Times New Roman" w:cs="Times New Roman"/>
          <w:sz w:val="24"/>
          <w:szCs w:val="24"/>
          <w:lang w:val="en-US"/>
        </w:rPr>
        <w:t>(</w:t>
      </w:r>
      <w:r w:rsidRPr="007F2EC5">
        <w:rPr>
          <w:rFonts w:ascii="Times New Roman" w:hAnsi="Times New Roman" w:cs="Times New Roman"/>
          <w:sz w:val="24"/>
          <w:szCs w:val="24"/>
        </w:rPr>
        <w:t>1989</w:t>
      </w:r>
      <w:r w:rsidRPr="007F2EC5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7F2EC5">
        <w:rPr>
          <w:rFonts w:ascii="Times New Roman" w:hAnsi="Times New Roman" w:cs="Times New Roman"/>
          <w:sz w:val="24"/>
          <w:szCs w:val="24"/>
        </w:rPr>
        <w:t xml:space="preserve">. </w:t>
      </w:r>
      <w:r w:rsidRPr="007F2EC5">
        <w:rPr>
          <w:rFonts w:ascii="Times New Roman" w:hAnsi="Times New Roman" w:cs="Times New Roman"/>
          <w:i/>
          <w:sz w:val="24"/>
          <w:szCs w:val="24"/>
        </w:rPr>
        <w:t>Pengantar Bentuk Sediaan Farmasi</w:t>
      </w:r>
      <w:r w:rsidRPr="007F2EC5">
        <w:rPr>
          <w:rFonts w:ascii="Times New Roman" w:hAnsi="Times New Roman" w:cs="Times New Roman"/>
          <w:sz w:val="24"/>
          <w:szCs w:val="24"/>
        </w:rPr>
        <w:t>, Jakarta: UI Press</w:t>
      </w:r>
    </w:p>
    <w:p w:rsidR="00652986" w:rsidRDefault="00652986" w:rsidP="00652986">
      <w:pPr>
        <w:ind w:left="567" w:hanging="567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proofErr w:type="gramStart"/>
      <w:r w:rsidRPr="007F2EC5">
        <w:rPr>
          <w:rFonts w:ascii="Times New Roman" w:hAnsi="Times New Roman" w:cs="Times New Roman"/>
          <w:sz w:val="24"/>
          <w:szCs w:val="24"/>
        </w:rPr>
        <w:t>Chang, C, C., Yang, M, H., Wen, H, M., &amp; Chern, J, C. (2002).</w:t>
      </w:r>
      <w:proofErr w:type="gramEnd"/>
      <w:r w:rsidRPr="007F2EC5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7F2EC5">
        <w:rPr>
          <w:rFonts w:ascii="Times New Roman" w:hAnsi="Times New Roman" w:cs="Times New Roman"/>
          <w:i/>
          <w:sz w:val="24"/>
          <w:szCs w:val="24"/>
        </w:rPr>
        <w:t>Estimation of total flavonoid content in propolis by two complementary colorimetric methods.</w:t>
      </w:r>
      <w:proofErr w:type="gramEnd"/>
      <w:r w:rsidRPr="007F2EC5">
        <w:rPr>
          <w:rFonts w:ascii="Times New Roman" w:hAnsi="Times New Roman" w:cs="Times New Roman"/>
          <w:i/>
          <w:sz w:val="24"/>
          <w:szCs w:val="24"/>
        </w:rPr>
        <w:t xml:space="preserve"> J Food Drug Analysis</w:t>
      </w:r>
      <w:r w:rsidRPr="007F2EC5">
        <w:rPr>
          <w:rFonts w:ascii="Times New Roman" w:hAnsi="Times New Roman" w:cs="Times New Roman"/>
          <w:sz w:val="24"/>
          <w:szCs w:val="24"/>
        </w:rPr>
        <w:t>, 3 (10), Hal 178-182.</w:t>
      </w:r>
    </w:p>
    <w:p w:rsidR="00CD3A38" w:rsidRPr="00CD3A38" w:rsidRDefault="00CD3A38" w:rsidP="00652986">
      <w:pPr>
        <w:ind w:left="567" w:hanging="567"/>
        <w:jc w:val="both"/>
        <w:rPr>
          <w:rFonts w:asciiTheme="majorBidi" w:hAnsiTheme="majorBidi" w:cstheme="majorBidi"/>
          <w:noProof/>
          <w:sz w:val="24"/>
          <w:szCs w:val="24"/>
          <w:lang w:val="id-ID"/>
        </w:rPr>
      </w:pPr>
      <w:r w:rsidRPr="00315D06">
        <w:rPr>
          <w:rFonts w:asciiTheme="majorBidi" w:hAnsiTheme="majorBidi" w:cstheme="majorBidi"/>
          <w:sz w:val="24"/>
          <w:szCs w:val="24"/>
        </w:rPr>
        <w:t>Charisma</w:t>
      </w:r>
      <w:r w:rsidRPr="00315D06">
        <w:rPr>
          <w:rFonts w:asciiTheme="majorBidi" w:hAnsiTheme="majorBidi" w:cstheme="majorBidi"/>
          <w:sz w:val="24"/>
          <w:szCs w:val="24"/>
          <w:lang w:val="id-ID"/>
        </w:rPr>
        <w:t xml:space="preserve"> </w:t>
      </w:r>
      <w:r w:rsidRPr="00315D06">
        <w:rPr>
          <w:rFonts w:asciiTheme="majorBidi" w:hAnsiTheme="majorBidi" w:cstheme="majorBidi"/>
          <w:sz w:val="24"/>
          <w:szCs w:val="24"/>
        </w:rPr>
        <w:t>Acivrida Mega</w:t>
      </w:r>
      <w:r w:rsidRPr="00315D06">
        <w:rPr>
          <w:rFonts w:asciiTheme="majorBidi" w:hAnsiTheme="majorBidi" w:cstheme="majorBidi"/>
          <w:sz w:val="24"/>
          <w:szCs w:val="24"/>
          <w:lang w:val="id-ID"/>
        </w:rPr>
        <w:t>.</w:t>
      </w:r>
      <w:r w:rsidRPr="00315D06">
        <w:rPr>
          <w:rFonts w:asciiTheme="majorBidi" w:hAnsiTheme="majorBidi" w:cstheme="majorBidi"/>
          <w:sz w:val="24"/>
          <w:szCs w:val="24"/>
        </w:rPr>
        <w:t xml:space="preserve">, Farida Anwari, Elis Anita Farida </w:t>
      </w:r>
      <w:r w:rsidRPr="00315D06">
        <w:rPr>
          <w:rFonts w:asciiTheme="majorBidi" w:hAnsiTheme="majorBidi" w:cstheme="majorBidi"/>
          <w:sz w:val="24"/>
          <w:szCs w:val="24"/>
          <w:lang w:val="id-ID"/>
        </w:rPr>
        <w:t>&amp;</w:t>
      </w:r>
      <w:r w:rsidRPr="00315D06">
        <w:rPr>
          <w:rFonts w:asciiTheme="majorBidi" w:hAnsiTheme="majorBidi" w:cstheme="majorBidi"/>
          <w:sz w:val="24"/>
          <w:szCs w:val="24"/>
        </w:rPr>
        <w:t xml:space="preserve"> Khurin In Wahyuni</w:t>
      </w:r>
      <w:proofErr w:type="gramStart"/>
      <w:r w:rsidRPr="00315D06">
        <w:rPr>
          <w:rFonts w:asciiTheme="majorBidi" w:hAnsiTheme="majorBidi" w:cstheme="majorBidi"/>
          <w:sz w:val="24"/>
          <w:szCs w:val="24"/>
          <w:lang w:val="id-ID"/>
        </w:rPr>
        <w:t>.(</w:t>
      </w:r>
      <w:proofErr w:type="gramEnd"/>
      <w:r w:rsidRPr="00315D06">
        <w:rPr>
          <w:rFonts w:asciiTheme="majorBidi" w:hAnsiTheme="majorBidi" w:cstheme="majorBidi"/>
          <w:sz w:val="24"/>
          <w:szCs w:val="24"/>
          <w:lang w:val="id-ID"/>
        </w:rPr>
        <w:t>2021).</w:t>
      </w:r>
      <w:r w:rsidRPr="00315D06">
        <w:rPr>
          <w:rFonts w:asciiTheme="majorBidi" w:hAnsiTheme="majorBidi" w:cstheme="majorBidi"/>
          <w:sz w:val="24"/>
          <w:szCs w:val="24"/>
        </w:rPr>
        <w:t xml:space="preserve"> </w:t>
      </w:r>
      <w:r w:rsidRPr="00315D06">
        <w:rPr>
          <w:rFonts w:asciiTheme="majorBidi" w:hAnsiTheme="majorBidi" w:cstheme="majorBidi"/>
          <w:sz w:val="24"/>
          <w:szCs w:val="24"/>
          <w:lang w:val="id-ID"/>
        </w:rPr>
        <w:t>Pemberdayaan Masyarakat dalam Penanaman Tanaman Melati (</w:t>
      </w:r>
      <w:r w:rsidRPr="00F162A1">
        <w:rPr>
          <w:rFonts w:asciiTheme="majorBidi" w:hAnsiTheme="majorBidi" w:cstheme="majorBidi"/>
          <w:i/>
          <w:iCs/>
          <w:sz w:val="24"/>
          <w:szCs w:val="24"/>
          <w:lang w:val="id-ID"/>
        </w:rPr>
        <w:t>Jasminum Sambac</w:t>
      </w:r>
      <w:r w:rsidRPr="00315D06">
        <w:rPr>
          <w:rFonts w:asciiTheme="majorBidi" w:hAnsiTheme="majorBidi" w:cstheme="majorBidi"/>
          <w:sz w:val="24"/>
          <w:szCs w:val="24"/>
          <w:lang w:val="id-ID"/>
        </w:rPr>
        <w:t xml:space="preserve">) Sebagai Larvasida Alami untuk Pencegahan Demam Berdarah Dengue (DBD) di Desa Lebakjabung Kec. Jatirejo Kab. Mojokerto. </w:t>
      </w:r>
      <w:r w:rsidRPr="00CD3A38">
        <w:rPr>
          <w:rFonts w:asciiTheme="majorBidi" w:hAnsiTheme="majorBidi" w:cstheme="majorBidi"/>
          <w:i/>
          <w:iCs/>
          <w:sz w:val="24"/>
          <w:szCs w:val="24"/>
          <w:lang w:val="id-ID"/>
        </w:rPr>
        <w:t>Jurnal Prosiding Seminar Nasional Abdimas Ma Chung.</w:t>
      </w:r>
      <w:r w:rsidRPr="00315D06">
        <w:rPr>
          <w:rFonts w:asciiTheme="majorBidi" w:hAnsiTheme="majorBidi" w:cstheme="majorBidi"/>
          <w:sz w:val="24"/>
          <w:szCs w:val="24"/>
          <w:lang w:val="id-ID"/>
        </w:rPr>
        <w:t xml:space="preserve"> pp. 420-428</w:t>
      </w:r>
      <w:r>
        <w:rPr>
          <w:rFonts w:asciiTheme="majorBidi" w:hAnsiTheme="majorBidi" w:cstheme="majorBidi"/>
          <w:sz w:val="24"/>
          <w:szCs w:val="24"/>
          <w:lang w:val="id-ID"/>
        </w:rPr>
        <w:t>.</w:t>
      </w:r>
    </w:p>
    <w:p w:rsidR="00A63818" w:rsidRPr="00124753" w:rsidRDefault="00600E80" w:rsidP="00124753">
      <w:pPr>
        <w:tabs>
          <w:tab w:val="left" w:pos="1950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A63818" w:rsidRPr="00124753">
        <w:rPr>
          <w:rFonts w:ascii="Times New Roman" w:hAnsi="Times New Roman" w:cs="Times New Roman"/>
          <w:sz w:val="24"/>
          <w:szCs w:val="24"/>
          <w:lang w:val="id-ID"/>
        </w:rPr>
        <w:t>Choirul</w:t>
      </w:r>
      <w:r w:rsidR="00124753">
        <w:rPr>
          <w:rFonts w:ascii="Times New Roman" w:hAnsi="Times New Roman" w:cs="Times New Roman"/>
          <w:sz w:val="24"/>
          <w:szCs w:val="24"/>
          <w:lang w:val="id-ID"/>
        </w:rPr>
        <w:t>.</w:t>
      </w:r>
      <w:r w:rsidR="00A63818" w:rsidRPr="00124753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124753">
        <w:rPr>
          <w:rFonts w:ascii="Times New Roman" w:hAnsi="Times New Roman" w:cs="Times New Roman"/>
          <w:sz w:val="24"/>
          <w:szCs w:val="24"/>
          <w:lang w:val="id-ID"/>
        </w:rPr>
        <w:t>(</w:t>
      </w:r>
      <w:r w:rsidR="00A63818" w:rsidRPr="00124753">
        <w:rPr>
          <w:rFonts w:ascii="Times New Roman" w:hAnsi="Times New Roman" w:cs="Times New Roman"/>
          <w:sz w:val="24"/>
          <w:szCs w:val="24"/>
          <w:lang w:val="id-ID"/>
        </w:rPr>
        <w:t>2003</w:t>
      </w:r>
      <w:r w:rsidR="00124753">
        <w:rPr>
          <w:rFonts w:ascii="Times New Roman" w:hAnsi="Times New Roman" w:cs="Times New Roman"/>
          <w:sz w:val="24"/>
          <w:szCs w:val="24"/>
          <w:lang w:val="id-ID"/>
        </w:rPr>
        <w:t>)</w:t>
      </w:r>
      <w:r w:rsidR="00A63818" w:rsidRPr="00124753">
        <w:rPr>
          <w:rFonts w:ascii="Times New Roman" w:hAnsi="Times New Roman" w:cs="Times New Roman"/>
          <w:sz w:val="24"/>
          <w:szCs w:val="24"/>
          <w:lang w:val="id-ID"/>
        </w:rPr>
        <w:t xml:space="preserve">. Berita Biologi : </w:t>
      </w:r>
      <w:r w:rsidR="00A63818" w:rsidRPr="002F3653">
        <w:rPr>
          <w:rFonts w:ascii="Times New Roman" w:hAnsi="Times New Roman" w:cs="Times New Roman"/>
          <w:i/>
          <w:iCs/>
          <w:sz w:val="24"/>
          <w:szCs w:val="24"/>
          <w:lang w:val="id-ID"/>
        </w:rPr>
        <w:t>Jurnal Ilmiah</w:t>
      </w:r>
      <w:r w:rsidR="00A63818" w:rsidRPr="00124753">
        <w:rPr>
          <w:rFonts w:ascii="Times New Roman" w:hAnsi="Times New Roman" w:cs="Times New Roman"/>
          <w:sz w:val="24"/>
          <w:szCs w:val="24"/>
          <w:lang w:val="id-ID"/>
        </w:rPr>
        <w:t>. Pusat Penelitian Biologi, 6(1)</w:t>
      </w:r>
    </w:p>
    <w:p w:rsidR="008D684F" w:rsidRDefault="008D684F" w:rsidP="005F0E00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fldChar w:fldCharType="begin" w:fldLock="1"/>
      </w: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fldChar w:fldCharType="separate"/>
      </w:r>
      <w:r w:rsidRPr="008D684F">
        <w:rPr>
          <w:rFonts w:ascii="Times New Roman" w:hAnsi="Times New Roman" w:cs="Times New Roman"/>
          <w:noProof/>
          <w:sz w:val="24"/>
          <w:szCs w:val="24"/>
        </w:rPr>
        <w:t xml:space="preserve">Dalimartha, S. </w:t>
      </w:r>
      <w:r w:rsidR="00124753">
        <w:rPr>
          <w:rFonts w:ascii="Times New Roman" w:hAnsi="Times New Roman" w:cs="Times New Roman"/>
          <w:noProof/>
          <w:sz w:val="24"/>
          <w:szCs w:val="24"/>
          <w:lang w:val="id-ID"/>
        </w:rPr>
        <w:t>(</w:t>
      </w:r>
      <w:r w:rsidRPr="008D684F">
        <w:rPr>
          <w:rFonts w:ascii="Times New Roman" w:hAnsi="Times New Roman" w:cs="Times New Roman"/>
          <w:noProof/>
          <w:sz w:val="24"/>
          <w:szCs w:val="24"/>
        </w:rPr>
        <w:t>2009</w:t>
      </w:r>
      <w:r w:rsidR="00124753">
        <w:rPr>
          <w:rFonts w:ascii="Times New Roman" w:hAnsi="Times New Roman" w:cs="Times New Roman"/>
          <w:noProof/>
          <w:sz w:val="24"/>
          <w:szCs w:val="24"/>
          <w:lang w:val="id-ID"/>
        </w:rPr>
        <w:t>)</w:t>
      </w:r>
      <w:r w:rsidRPr="008D684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D684F">
        <w:rPr>
          <w:rFonts w:ascii="Times New Roman" w:hAnsi="Times New Roman" w:cs="Times New Roman"/>
          <w:i/>
          <w:iCs/>
          <w:noProof/>
          <w:sz w:val="24"/>
          <w:szCs w:val="24"/>
        </w:rPr>
        <w:t>Atlas Tumbuhan Obat Indonesia Jilid 6</w:t>
      </w:r>
      <w:r w:rsidRPr="008D684F">
        <w:rPr>
          <w:rFonts w:ascii="Times New Roman" w:hAnsi="Times New Roman" w:cs="Times New Roman"/>
          <w:noProof/>
          <w:sz w:val="24"/>
          <w:szCs w:val="24"/>
        </w:rPr>
        <w:t>. Cetakan 1 ed. Jakarta: Pustaka Bunda.</w:t>
      </w:r>
    </w:p>
    <w:p w:rsidR="007744EF" w:rsidRPr="007744EF" w:rsidRDefault="007744EF" w:rsidP="005F0E00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7F2EC5">
        <w:rPr>
          <w:rFonts w:ascii="Times New Roman" w:hAnsi="Times New Roman" w:cs="Times New Roman"/>
          <w:color w:val="000000"/>
          <w:sz w:val="24"/>
          <w:szCs w:val="24"/>
        </w:rPr>
        <w:t>Day. R. A.,</w:t>
      </w:r>
      <w:r w:rsidRPr="007F2EC5"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 </w:t>
      </w:r>
      <w:r w:rsidRPr="007F2EC5">
        <w:rPr>
          <w:rFonts w:ascii="Times New Roman" w:hAnsi="Times New Roman" w:cs="Times New Roman"/>
          <w:color w:val="000000"/>
          <w:sz w:val="24"/>
          <w:szCs w:val="24"/>
        </w:rPr>
        <w:t xml:space="preserve">Underwood. A. L. (1999). </w:t>
      </w:r>
      <w:r w:rsidRPr="007F2EC5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Analisa Kimia Kuantitatif. </w:t>
      </w:r>
      <w:r w:rsidRPr="007F2EC5">
        <w:rPr>
          <w:rFonts w:ascii="Times New Roman" w:hAnsi="Times New Roman" w:cs="Times New Roman"/>
          <w:color w:val="000000"/>
          <w:sz w:val="24"/>
          <w:szCs w:val="24"/>
        </w:rPr>
        <w:t>Edisi keempat. Erlangga:</w:t>
      </w:r>
      <w:r w:rsidRPr="007F2EC5"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 </w:t>
      </w:r>
      <w:r w:rsidRPr="007F2EC5">
        <w:rPr>
          <w:rFonts w:ascii="Times New Roman" w:hAnsi="Times New Roman" w:cs="Times New Roman"/>
          <w:color w:val="000000"/>
          <w:sz w:val="24"/>
          <w:szCs w:val="24"/>
        </w:rPr>
        <w:t>Jakarta.</w:t>
      </w:r>
    </w:p>
    <w:p w:rsidR="007744EF" w:rsidRPr="00520BC7" w:rsidRDefault="00E41454" w:rsidP="00520BC7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7F2EC5">
        <w:rPr>
          <w:rFonts w:ascii="Times New Roman" w:hAnsi="Times New Roman" w:cs="Times New Roman"/>
          <w:sz w:val="24"/>
          <w:szCs w:val="24"/>
          <w:lang w:val="id-ID"/>
        </w:rPr>
        <w:t xml:space="preserve">Depkes RI. </w:t>
      </w:r>
      <w:r w:rsidRPr="007F2EC5">
        <w:rPr>
          <w:rFonts w:ascii="Times New Roman" w:hAnsi="Times New Roman" w:cs="Times New Roman"/>
          <w:sz w:val="24"/>
          <w:szCs w:val="24"/>
        </w:rPr>
        <w:t>(</w:t>
      </w:r>
      <w:r w:rsidRPr="007F2EC5">
        <w:rPr>
          <w:rFonts w:ascii="Times New Roman" w:hAnsi="Times New Roman" w:cs="Times New Roman"/>
          <w:sz w:val="24"/>
          <w:szCs w:val="24"/>
          <w:lang w:val="id-ID"/>
        </w:rPr>
        <w:t>1979</w:t>
      </w:r>
      <w:r w:rsidRPr="007F2EC5">
        <w:rPr>
          <w:rFonts w:ascii="Times New Roman" w:hAnsi="Times New Roman" w:cs="Times New Roman"/>
          <w:sz w:val="24"/>
          <w:szCs w:val="24"/>
        </w:rPr>
        <w:t>)</w:t>
      </w:r>
      <w:r w:rsidRPr="007F2EC5">
        <w:rPr>
          <w:rFonts w:ascii="Times New Roman" w:hAnsi="Times New Roman" w:cs="Times New Roman"/>
          <w:sz w:val="24"/>
          <w:szCs w:val="24"/>
          <w:lang w:val="id-ID"/>
        </w:rPr>
        <w:t xml:space="preserve">. </w:t>
      </w:r>
      <w:r w:rsidRPr="007F2EC5">
        <w:rPr>
          <w:rFonts w:ascii="Times New Roman" w:hAnsi="Times New Roman" w:cs="Times New Roman"/>
          <w:i/>
          <w:sz w:val="24"/>
          <w:szCs w:val="24"/>
          <w:lang w:val="id-ID"/>
        </w:rPr>
        <w:t xml:space="preserve">Farmakope </w:t>
      </w:r>
      <w:r w:rsidR="00B9377E">
        <w:rPr>
          <w:rFonts w:ascii="Times New Roman" w:hAnsi="Times New Roman" w:cs="Times New Roman"/>
          <w:i/>
          <w:sz w:val="24"/>
          <w:szCs w:val="24"/>
          <w:lang w:val="id-ID"/>
        </w:rPr>
        <w:t xml:space="preserve">Indonesia </w:t>
      </w:r>
      <w:r w:rsidRPr="007F2EC5">
        <w:rPr>
          <w:rFonts w:ascii="Times New Roman" w:hAnsi="Times New Roman" w:cs="Times New Roman"/>
          <w:i/>
          <w:sz w:val="24"/>
          <w:szCs w:val="24"/>
          <w:lang w:val="id-ID"/>
        </w:rPr>
        <w:t>Edisi III</w:t>
      </w:r>
      <w:r w:rsidRPr="007F2EC5">
        <w:rPr>
          <w:rFonts w:ascii="Times New Roman" w:hAnsi="Times New Roman" w:cs="Times New Roman"/>
          <w:sz w:val="24"/>
          <w:szCs w:val="24"/>
          <w:lang w:val="id-ID"/>
        </w:rPr>
        <w:t>. Ja</w:t>
      </w:r>
      <w:r w:rsidR="00B9377E">
        <w:rPr>
          <w:rFonts w:ascii="Times New Roman" w:hAnsi="Times New Roman" w:cs="Times New Roman"/>
          <w:sz w:val="24"/>
          <w:szCs w:val="24"/>
          <w:lang w:val="id-ID"/>
        </w:rPr>
        <w:t>karta: Departeme</w:t>
      </w:r>
      <w:r w:rsidR="00520BC7">
        <w:rPr>
          <w:rFonts w:ascii="Times New Roman" w:hAnsi="Times New Roman" w:cs="Times New Roman"/>
          <w:sz w:val="24"/>
          <w:szCs w:val="24"/>
          <w:lang w:val="id-ID"/>
        </w:rPr>
        <w:t>n Kesehatan Republik Indonesia.</w:t>
      </w:r>
    </w:p>
    <w:p w:rsidR="007744EF" w:rsidRPr="00E41454" w:rsidRDefault="007744EF" w:rsidP="005F0E00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7F2EC5">
        <w:rPr>
          <w:rFonts w:ascii="Times New Roman" w:hAnsi="Times New Roman" w:cs="Times New Roman"/>
          <w:sz w:val="24"/>
          <w:szCs w:val="24"/>
        </w:rPr>
        <w:t xml:space="preserve">Depkes RI. (1989). </w:t>
      </w:r>
      <w:r w:rsidRPr="007F2EC5">
        <w:rPr>
          <w:rFonts w:ascii="Times New Roman" w:hAnsi="Times New Roman" w:cs="Times New Roman"/>
          <w:i/>
          <w:sz w:val="24"/>
          <w:szCs w:val="24"/>
        </w:rPr>
        <w:t>Materia Medika Indonesia</w:t>
      </w:r>
      <w:r w:rsidRPr="007F2EC5">
        <w:rPr>
          <w:rFonts w:ascii="Times New Roman" w:hAnsi="Times New Roman" w:cs="Times New Roman"/>
          <w:sz w:val="24"/>
          <w:szCs w:val="24"/>
        </w:rPr>
        <w:t xml:space="preserve">. Jilid V. </w:t>
      </w:r>
      <w:r w:rsidR="00B9377E" w:rsidRPr="007F2EC5">
        <w:rPr>
          <w:rFonts w:ascii="Times New Roman" w:hAnsi="Times New Roman" w:cs="Times New Roman"/>
          <w:sz w:val="24"/>
          <w:szCs w:val="24"/>
        </w:rPr>
        <w:t>Jakarta</w:t>
      </w:r>
      <w:r w:rsidR="00B9377E">
        <w:rPr>
          <w:rFonts w:ascii="Times New Roman" w:hAnsi="Times New Roman" w:cs="Times New Roman"/>
          <w:sz w:val="24"/>
          <w:szCs w:val="24"/>
          <w:lang w:val="id-ID"/>
        </w:rPr>
        <w:t xml:space="preserve">. </w:t>
      </w:r>
      <w:r w:rsidRPr="007F2EC5">
        <w:rPr>
          <w:rFonts w:ascii="Times New Roman" w:hAnsi="Times New Roman" w:cs="Times New Roman"/>
          <w:sz w:val="24"/>
          <w:szCs w:val="24"/>
        </w:rPr>
        <w:t>Departemen Kesehatan R</w:t>
      </w:r>
      <w:r w:rsidR="00B9377E">
        <w:rPr>
          <w:rFonts w:ascii="Times New Roman" w:hAnsi="Times New Roman" w:cs="Times New Roman"/>
          <w:sz w:val="24"/>
          <w:szCs w:val="24"/>
          <w:lang w:val="id-ID"/>
        </w:rPr>
        <w:t xml:space="preserve">epublik </w:t>
      </w:r>
      <w:r w:rsidRPr="007F2EC5">
        <w:rPr>
          <w:rFonts w:ascii="Times New Roman" w:hAnsi="Times New Roman" w:cs="Times New Roman"/>
          <w:sz w:val="24"/>
          <w:szCs w:val="24"/>
        </w:rPr>
        <w:t>I</w:t>
      </w:r>
      <w:r w:rsidR="00B9377E">
        <w:rPr>
          <w:rFonts w:ascii="Times New Roman" w:hAnsi="Times New Roman" w:cs="Times New Roman"/>
          <w:sz w:val="24"/>
          <w:szCs w:val="24"/>
          <w:lang w:val="id-ID"/>
        </w:rPr>
        <w:t>ndonesia</w:t>
      </w:r>
      <w:r w:rsidRPr="007F2EC5">
        <w:rPr>
          <w:rFonts w:ascii="Times New Roman" w:hAnsi="Times New Roman" w:cs="Times New Roman"/>
          <w:sz w:val="24"/>
          <w:szCs w:val="24"/>
        </w:rPr>
        <w:t xml:space="preserve">. </w:t>
      </w:r>
      <w:r w:rsidR="00B9377E" w:rsidRPr="007F2EC5">
        <w:rPr>
          <w:rFonts w:ascii="Times New Roman" w:hAnsi="Times New Roman" w:cs="Times New Roman"/>
          <w:sz w:val="24"/>
          <w:szCs w:val="24"/>
        </w:rPr>
        <w:t>434. 436.</w:t>
      </w:r>
    </w:p>
    <w:p w:rsidR="008D684F" w:rsidRPr="00B9377E" w:rsidRDefault="00B9377E" w:rsidP="005F0E00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</w:rPr>
        <w:t>Depkes RI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. (</w:t>
      </w:r>
      <w:r w:rsidR="008D684F" w:rsidRPr="008D684F">
        <w:rPr>
          <w:rFonts w:ascii="Times New Roman" w:hAnsi="Times New Roman" w:cs="Times New Roman"/>
          <w:noProof/>
          <w:sz w:val="24"/>
          <w:szCs w:val="24"/>
        </w:rPr>
        <w:t>1995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)</w:t>
      </w:r>
      <w:r w:rsidR="008D684F" w:rsidRPr="008D684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Farmakope Indonesia </w:t>
      </w:r>
      <w:r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E</w:t>
      </w:r>
      <w:r w:rsidR="008D684F" w:rsidRPr="008D684F">
        <w:rPr>
          <w:rFonts w:ascii="Times New Roman" w:hAnsi="Times New Roman" w:cs="Times New Roman"/>
          <w:i/>
          <w:iCs/>
          <w:noProof/>
          <w:sz w:val="24"/>
          <w:szCs w:val="24"/>
        </w:rPr>
        <w:t>disi IV</w:t>
      </w:r>
      <w:r w:rsidR="008D684F" w:rsidRPr="008D684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Jakarta. </w:t>
      </w:r>
      <w:r w:rsidR="008D684F" w:rsidRPr="00B9377E">
        <w:rPr>
          <w:rFonts w:ascii="Times New Roman" w:hAnsi="Times New Roman" w:cs="Times New Roman"/>
          <w:noProof/>
          <w:sz w:val="24"/>
          <w:szCs w:val="24"/>
        </w:rPr>
        <w:t>Departemen Kesehatan Republik Indonesia.</w:t>
      </w:r>
    </w:p>
    <w:p w:rsidR="00E41454" w:rsidRPr="00E41454" w:rsidRDefault="00E41454" w:rsidP="005F0E00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D6380E">
        <w:rPr>
          <w:rFonts w:ascii="Times New Roman" w:hAnsi="Times New Roman" w:cs="Times New Roman"/>
          <w:noProof/>
          <w:sz w:val="24"/>
          <w:szCs w:val="24"/>
        </w:rPr>
        <w:t xml:space="preserve">Depkes RI. (2000). </w:t>
      </w:r>
      <w:r w:rsidRPr="00D6380E">
        <w:rPr>
          <w:rFonts w:ascii="Times New Roman" w:hAnsi="Times New Roman" w:cs="Times New Roman"/>
          <w:i/>
          <w:iCs/>
          <w:noProof/>
          <w:sz w:val="24"/>
          <w:szCs w:val="24"/>
        </w:rPr>
        <w:t>Parameter Standar Umum Ekstrak Tumbuhan Obat.</w:t>
      </w:r>
      <w:r w:rsidRPr="00D6380E">
        <w:rPr>
          <w:rFonts w:ascii="Times New Roman" w:hAnsi="Times New Roman" w:cs="Times New Roman"/>
          <w:noProof/>
          <w:sz w:val="24"/>
          <w:szCs w:val="24"/>
        </w:rPr>
        <w:t xml:space="preserve"> (1st ed.)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Jakarta : </w:t>
      </w:r>
      <w:r w:rsidRPr="00D6380E">
        <w:rPr>
          <w:rFonts w:ascii="Times New Roman" w:hAnsi="Times New Roman" w:cs="Times New Roman"/>
          <w:noProof/>
          <w:sz w:val="24"/>
          <w:szCs w:val="24"/>
        </w:rPr>
        <w:t>Departemen Kesehatan Republik Indonesia.</w:t>
      </w:r>
    </w:p>
    <w:p w:rsidR="008D684F" w:rsidRDefault="008D684F" w:rsidP="005F0E00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8D684F">
        <w:rPr>
          <w:rFonts w:ascii="Times New Roman" w:hAnsi="Times New Roman" w:cs="Times New Roman"/>
          <w:noProof/>
          <w:sz w:val="24"/>
          <w:szCs w:val="24"/>
        </w:rPr>
        <w:t xml:space="preserve">Dias, A.P., Farhan, A. &amp; Zuhroh, I.N. </w:t>
      </w:r>
      <w:r w:rsidR="00B9377E">
        <w:rPr>
          <w:rFonts w:ascii="Times New Roman" w:hAnsi="Times New Roman" w:cs="Times New Roman"/>
          <w:noProof/>
          <w:sz w:val="24"/>
          <w:szCs w:val="24"/>
          <w:lang w:val="id-ID"/>
        </w:rPr>
        <w:t>(</w:t>
      </w:r>
      <w:r w:rsidRPr="008D684F">
        <w:rPr>
          <w:rFonts w:ascii="Times New Roman" w:hAnsi="Times New Roman" w:cs="Times New Roman"/>
          <w:noProof/>
          <w:sz w:val="24"/>
          <w:szCs w:val="24"/>
        </w:rPr>
        <w:t>2019</w:t>
      </w:r>
      <w:r w:rsidR="00B9377E">
        <w:rPr>
          <w:rFonts w:ascii="Times New Roman" w:hAnsi="Times New Roman" w:cs="Times New Roman"/>
          <w:noProof/>
          <w:sz w:val="24"/>
          <w:szCs w:val="24"/>
          <w:lang w:val="id-ID"/>
        </w:rPr>
        <w:t>)</w:t>
      </w:r>
      <w:r w:rsidRPr="008D684F">
        <w:rPr>
          <w:rFonts w:ascii="Times New Roman" w:hAnsi="Times New Roman" w:cs="Times New Roman"/>
          <w:noProof/>
          <w:sz w:val="24"/>
          <w:szCs w:val="24"/>
        </w:rPr>
        <w:t xml:space="preserve">. Uji Ekstrak Biji Buah Pepaya </w:t>
      </w:r>
      <w:r w:rsidRPr="00B9377E">
        <w:rPr>
          <w:rFonts w:ascii="Times New Roman" w:hAnsi="Times New Roman" w:cs="Times New Roman"/>
          <w:noProof/>
          <w:sz w:val="24"/>
          <w:szCs w:val="24"/>
        </w:rPr>
        <w:t>(</w:t>
      </w:r>
      <w:r w:rsidRPr="00B9377E">
        <w:rPr>
          <w:rFonts w:ascii="Times New Roman" w:hAnsi="Times New Roman" w:cs="Times New Roman"/>
          <w:i/>
          <w:iCs/>
          <w:noProof/>
          <w:sz w:val="24"/>
          <w:szCs w:val="24"/>
        </w:rPr>
        <w:t>Carica papaya</w:t>
      </w:r>
      <w:r w:rsidRPr="008D684F">
        <w:rPr>
          <w:rFonts w:ascii="Times New Roman" w:hAnsi="Times New Roman" w:cs="Times New Roman"/>
          <w:noProof/>
          <w:sz w:val="24"/>
          <w:szCs w:val="24"/>
        </w:rPr>
        <w:t xml:space="preserve"> L.</w:t>
      </w:r>
      <w:r w:rsidRPr="00B9377E">
        <w:rPr>
          <w:rFonts w:ascii="Times New Roman" w:hAnsi="Times New Roman" w:cs="Times New Roman"/>
          <w:noProof/>
          <w:sz w:val="24"/>
          <w:szCs w:val="24"/>
        </w:rPr>
        <w:t>)</w:t>
      </w:r>
      <w:r w:rsidRPr="008D684F">
        <w:rPr>
          <w:rFonts w:ascii="Times New Roman" w:hAnsi="Times New Roman" w:cs="Times New Roman"/>
          <w:noProof/>
          <w:sz w:val="24"/>
          <w:szCs w:val="24"/>
        </w:rPr>
        <w:t xml:space="preserve"> dan Bunga Melati </w:t>
      </w:r>
      <w:r w:rsidRPr="00B9377E">
        <w:rPr>
          <w:rFonts w:ascii="Times New Roman" w:hAnsi="Times New Roman" w:cs="Times New Roman"/>
          <w:noProof/>
          <w:sz w:val="24"/>
          <w:szCs w:val="24"/>
        </w:rPr>
        <w:t>(</w:t>
      </w:r>
      <w:r w:rsidRPr="00B9377E">
        <w:rPr>
          <w:rFonts w:ascii="Times New Roman" w:hAnsi="Times New Roman" w:cs="Times New Roman"/>
          <w:i/>
          <w:iCs/>
          <w:noProof/>
          <w:sz w:val="24"/>
          <w:szCs w:val="24"/>
        </w:rPr>
        <w:t>Jasminum sambac</w:t>
      </w:r>
      <w:r w:rsidRPr="008D684F">
        <w:rPr>
          <w:rFonts w:ascii="Times New Roman" w:hAnsi="Times New Roman" w:cs="Times New Roman"/>
          <w:noProof/>
          <w:sz w:val="24"/>
          <w:szCs w:val="24"/>
        </w:rPr>
        <w:t xml:space="preserve"> L.</w:t>
      </w:r>
      <w:r w:rsidRPr="00B9377E">
        <w:rPr>
          <w:rFonts w:ascii="Times New Roman" w:hAnsi="Times New Roman" w:cs="Times New Roman"/>
          <w:noProof/>
          <w:sz w:val="24"/>
          <w:szCs w:val="24"/>
        </w:rPr>
        <w:t>)</w:t>
      </w:r>
      <w:r w:rsidRPr="008D684F">
        <w:rPr>
          <w:rFonts w:ascii="Times New Roman" w:hAnsi="Times New Roman" w:cs="Times New Roman"/>
          <w:noProof/>
          <w:sz w:val="24"/>
          <w:szCs w:val="24"/>
        </w:rPr>
        <w:t xml:space="preserve"> Sebagai Laevasida Aedes aegypti. </w:t>
      </w:r>
      <w:r w:rsidRPr="008D684F">
        <w:rPr>
          <w:rFonts w:ascii="Times New Roman" w:hAnsi="Times New Roman" w:cs="Times New Roman"/>
          <w:i/>
          <w:iCs/>
          <w:noProof/>
          <w:sz w:val="24"/>
          <w:szCs w:val="24"/>
        </w:rPr>
        <w:t>Jurnal Insan Cendekia</w:t>
      </w:r>
      <w:r w:rsidRPr="008D684F">
        <w:rPr>
          <w:rFonts w:ascii="Times New Roman" w:hAnsi="Times New Roman" w:cs="Times New Roman"/>
          <w:noProof/>
          <w:sz w:val="24"/>
          <w:szCs w:val="24"/>
        </w:rPr>
        <w:t>, 6(2): 60–66.</w:t>
      </w:r>
    </w:p>
    <w:p w:rsidR="009C5711" w:rsidRPr="009C5711" w:rsidRDefault="009C5711" w:rsidP="005F0E00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:rsidR="007744EF" w:rsidRDefault="007744EF" w:rsidP="005F0E00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eastAsiaTheme="minorEastAsia" w:hAnsi="Times New Roman" w:cs="Times New Roman"/>
          <w:sz w:val="24"/>
          <w:szCs w:val="24"/>
          <w:lang w:val="id-ID" w:eastAsia="id-ID"/>
        </w:rPr>
      </w:pPr>
      <w:r w:rsidRPr="007F2EC5">
        <w:rPr>
          <w:rFonts w:ascii="Times New Roman" w:eastAsiaTheme="minorEastAsia" w:hAnsi="Times New Roman" w:cs="Times New Roman"/>
          <w:sz w:val="24"/>
          <w:szCs w:val="24"/>
          <w:lang w:eastAsia="id-ID"/>
        </w:rPr>
        <w:lastRenderedPageBreak/>
        <w:t xml:space="preserve">Ditjen POM. (1979). </w:t>
      </w:r>
      <w:r w:rsidRPr="007F2EC5">
        <w:rPr>
          <w:rFonts w:ascii="Times New Roman" w:eastAsiaTheme="minorEastAsia" w:hAnsi="Times New Roman" w:cs="Times New Roman"/>
          <w:i/>
          <w:sz w:val="24"/>
          <w:szCs w:val="24"/>
          <w:lang w:eastAsia="id-ID"/>
        </w:rPr>
        <w:t>Materi Medika Indonesia Jilid III</w:t>
      </w:r>
      <w:r w:rsidRPr="007F2EC5">
        <w:rPr>
          <w:rFonts w:ascii="Times New Roman" w:eastAsiaTheme="minorEastAsia" w:hAnsi="Times New Roman" w:cs="Times New Roman"/>
          <w:sz w:val="24"/>
          <w:szCs w:val="24"/>
          <w:lang w:eastAsia="id-ID"/>
        </w:rPr>
        <w:t>. Jakarta: Direktorat Jenderal Pengawasan Obat dan Makanan. Hal. 155-161</w:t>
      </w:r>
    </w:p>
    <w:p w:rsidR="00652986" w:rsidRDefault="00652986" w:rsidP="005F0E00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7F2EC5">
        <w:rPr>
          <w:rFonts w:ascii="Times New Roman" w:hAnsi="Times New Roman" w:cs="Times New Roman"/>
          <w:sz w:val="24"/>
          <w:szCs w:val="24"/>
        </w:rPr>
        <w:t xml:space="preserve">Ditjen POM. (1995). </w:t>
      </w:r>
      <w:r w:rsidRPr="007F2EC5">
        <w:rPr>
          <w:rFonts w:ascii="Times New Roman" w:hAnsi="Times New Roman" w:cs="Times New Roman"/>
          <w:i/>
          <w:sz w:val="24"/>
          <w:szCs w:val="24"/>
        </w:rPr>
        <w:t xml:space="preserve">Farmakope  Indonesia Edisi IV. Jakarta : </w:t>
      </w:r>
      <w:r w:rsidRPr="007F2EC5">
        <w:rPr>
          <w:rFonts w:ascii="Times New Roman" w:hAnsi="Times New Roman" w:cs="Times New Roman"/>
          <w:sz w:val="24"/>
          <w:szCs w:val="24"/>
        </w:rPr>
        <w:t>Depkes</w:t>
      </w:r>
    </w:p>
    <w:p w:rsidR="00652986" w:rsidRPr="00652986" w:rsidRDefault="00652986" w:rsidP="005F0E00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eastAsiaTheme="minorEastAsia" w:hAnsi="Times New Roman" w:cs="Times New Roman"/>
          <w:sz w:val="24"/>
          <w:szCs w:val="24"/>
          <w:lang w:val="id-ID" w:eastAsia="id-ID"/>
        </w:rPr>
      </w:pPr>
      <w:r w:rsidRPr="007F2EC5">
        <w:rPr>
          <w:rFonts w:ascii="Times New Roman" w:hAnsi="Times New Roman" w:cs="Times New Roman"/>
          <w:sz w:val="24"/>
          <w:szCs w:val="24"/>
        </w:rPr>
        <w:t xml:space="preserve">Farnsworth. Norman. R. </w:t>
      </w:r>
      <w:r w:rsidRPr="007F2EC5">
        <w:rPr>
          <w:rFonts w:ascii="Times New Roman" w:hAnsi="Times New Roman" w:cs="Times New Roman"/>
          <w:sz w:val="24"/>
          <w:szCs w:val="24"/>
          <w:lang w:val="en-US"/>
        </w:rPr>
        <w:t>(</w:t>
      </w:r>
      <w:r w:rsidRPr="007F2EC5">
        <w:rPr>
          <w:rFonts w:ascii="Times New Roman" w:hAnsi="Times New Roman" w:cs="Times New Roman"/>
          <w:sz w:val="24"/>
          <w:szCs w:val="24"/>
        </w:rPr>
        <w:t>1996</w:t>
      </w:r>
      <w:r w:rsidRPr="007F2EC5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7F2EC5">
        <w:rPr>
          <w:rFonts w:ascii="Times New Roman" w:hAnsi="Times New Roman" w:cs="Times New Roman"/>
          <w:sz w:val="24"/>
          <w:szCs w:val="24"/>
        </w:rPr>
        <w:t xml:space="preserve">. </w:t>
      </w:r>
      <w:r w:rsidRPr="007F2EC5">
        <w:rPr>
          <w:rFonts w:ascii="Times New Roman" w:hAnsi="Times New Roman" w:cs="Times New Roman"/>
          <w:i/>
          <w:sz w:val="24"/>
          <w:szCs w:val="24"/>
        </w:rPr>
        <w:t>Biological and Pytochemical Screening of Plants.</w:t>
      </w:r>
      <w:r w:rsidRPr="007F2EC5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r w:rsidRPr="007F2EC5">
        <w:rPr>
          <w:rFonts w:ascii="Times New Roman" w:hAnsi="Times New Roman" w:cs="Times New Roman"/>
          <w:sz w:val="24"/>
          <w:szCs w:val="24"/>
          <w:lang w:val="en-US"/>
        </w:rPr>
        <w:t xml:space="preserve">Gracile Brongn. </w:t>
      </w:r>
      <w:r w:rsidRPr="007F2EC5">
        <w:rPr>
          <w:rFonts w:ascii="Times New Roman" w:hAnsi="Times New Roman" w:cs="Times New Roman"/>
          <w:i/>
          <w:sz w:val="24"/>
          <w:szCs w:val="24"/>
          <w:lang w:val="en-US"/>
        </w:rPr>
        <w:t>Journal of Guangdong Industry Technical College.</w:t>
      </w:r>
      <w:r w:rsidRPr="007F2EC5">
        <w:rPr>
          <w:rFonts w:ascii="Times New Roman" w:hAnsi="Times New Roman" w:cs="Times New Roman"/>
          <w:sz w:val="24"/>
          <w:szCs w:val="24"/>
          <w:lang w:val="en-US"/>
        </w:rPr>
        <w:t xml:space="preserve"> 2008-02. </w:t>
      </w:r>
      <w:r w:rsidRPr="007F2EC5">
        <w:rPr>
          <w:rFonts w:ascii="Times New Roman" w:hAnsi="Times New Roman" w:cs="Times New Roman"/>
          <w:sz w:val="24"/>
          <w:szCs w:val="24"/>
        </w:rPr>
        <w:t>Gramedia</w:t>
      </w:r>
    </w:p>
    <w:p w:rsidR="007744EF" w:rsidRPr="007744EF" w:rsidRDefault="007744EF" w:rsidP="005F0E00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7F2EC5">
        <w:rPr>
          <w:rFonts w:ascii="Times New Roman" w:hAnsi="Times New Roman" w:cs="Times New Roman"/>
          <w:sz w:val="24"/>
          <w:szCs w:val="24"/>
        </w:rPr>
        <w:t>Geissman, T. A. (1962). The Chemistry of Flavonoid Counpound. Pergamon Press Oxford.</w:t>
      </w:r>
    </w:p>
    <w:p w:rsidR="005F0E00" w:rsidRPr="00687D8A" w:rsidRDefault="00E41454" w:rsidP="00687D8A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eastAsiaTheme="minorEastAsia" w:hAnsi="Times New Roman" w:cs="Times New Roman"/>
          <w:sz w:val="24"/>
          <w:szCs w:val="24"/>
          <w:lang w:val="id-ID" w:eastAsia="id-ID"/>
        </w:rPr>
      </w:pPr>
      <w:r w:rsidRPr="007F2EC5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Gupta, P, K., Siddarth, P., &amp; Srikanth. (2015). Research and Review: </w:t>
      </w:r>
      <w:r w:rsidRPr="00D40B39">
        <w:rPr>
          <w:rFonts w:ascii="Times New Roman" w:eastAsiaTheme="minorEastAsia" w:hAnsi="Times New Roman" w:cs="Times New Roman"/>
          <w:i/>
          <w:iCs/>
          <w:sz w:val="24"/>
          <w:szCs w:val="24"/>
          <w:lang w:eastAsia="id-ID"/>
        </w:rPr>
        <w:t>Journal of Medicinal Chemistry</w:t>
      </w:r>
      <w:r w:rsidRPr="007F2EC5">
        <w:rPr>
          <w:rFonts w:ascii="Times New Roman" w:eastAsiaTheme="minorEastAsia" w:hAnsi="Times New Roman" w:cs="Times New Roman"/>
          <w:sz w:val="24"/>
          <w:szCs w:val="24"/>
          <w:lang w:eastAsia="id-ID"/>
        </w:rPr>
        <w:t>. Tulsi: An Elixir For Human Life. Vol 4 Issue 1 January-March</w:t>
      </w:r>
    </w:p>
    <w:p w:rsidR="00A80B25" w:rsidRPr="00A80B25" w:rsidRDefault="00A80B25" w:rsidP="005F0E00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A80B25">
        <w:rPr>
          <w:rFonts w:ascii="Times New Roman" w:hAnsi="Times New Roman" w:cs="Times New Roman"/>
          <w:noProof/>
          <w:sz w:val="24"/>
          <w:szCs w:val="24"/>
          <w:lang w:val="id-ID"/>
        </w:rPr>
        <w:t>Haeria, Hermawati, Andi Tenri Ugi Dg. Pine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(2016).</w:t>
      </w:r>
      <w:r w:rsidRPr="00A80B25">
        <w:t xml:space="preserve"> </w:t>
      </w:r>
      <w:r w:rsidRPr="00A80B25">
        <w:rPr>
          <w:rFonts w:ascii="Times New Roman" w:hAnsi="Times New Roman" w:cs="Times New Roman"/>
          <w:noProof/>
          <w:sz w:val="24"/>
          <w:szCs w:val="24"/>
          <w:lang w:val="id-ID"/>
        </w:rPr>
        <w:t>Penentuan Kadar Flavonoid Total dan Aktivitas Antioksidan Ekstrak Etanol Daun Bidara (Ziziphus spina-christi L.)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  <w:r w:rsidR="00F35CCD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  <w:r w:rsidR="00F35CCD" w:rsidRPr="00F35CCD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Journal</w:t>
      </w:r>
      <w:r w:rsidR="00F35CCD" w:rsidRPr="00F35CCD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of Pharmaceutical and Medicinal Sciences </w:t>
      </w:r>
      <w:r w:rsidR="00F35CCD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  <w:r w:rsidR="00F35CCD" w:rsidRPr="00F35CCD">
        <w:rPr>
          <w:rFonts w:ascii="Times New Roman" w:hAnsi="Times New Roman" w:cs="Times New Roman"/>
          <w:noProof/>
          <w:sz w:val="24"/>
          <w:szCs w:val="24"/>
          <w:lang w:val="id-ID"/>
        </w:rPr>
        <w:t>Fakultas Kedokteran dan Ilmu Kesehatan UIN Alauddin Makassar, MakassarIndonesia</w:t>
      </w:r>
      <w:r w:rsidR="005F0E00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1(2):</w:t>
      </w:r>
      <w:r w:rsidR="005F0E00" w:rsidRPr="00F35CCD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57-61</w:t>
      </w:r>
      <w:r w:rsidR="005F0E00"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</w:p>
    <w:p w:rsidR="008D684F" w:rsidRDefault="008D684F" w:rsidP="005F0E00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8D684F">
        <w:rPr>
          <w:rFonts w:ascii="Times New Roman" w:hAnsi="Times New Roman" w:cs="Times New Roman"/>
          <w:noProof/>
          <w:sz w:val="24"/>
          <w:szCs w:val="24"/>
        </w:rPr>
        <w:t xml:space="preserve">Harborne, J.B. </w:t>
      </w:r>
      <w:r w:rsidR="00C736BE">
        <w:rPr>
          <w:rFonts w:ascii="Times New Roman" w:hAnsi="Times New Roman" w:cs="Times New Roman"/>
          <w:noProof/>
          <w:sz w:val="24"/>
          <w:szCs w:val="24"/>
          <w:lang w:val="id-ID"/>
        </w:rPr>
        <w:t>(</w:t>
      </w:r>
      <w:r w:rsidRPr="008D684F">
        <w:rPr>
          <w:rFonts w:ascii="Times New Roman" w:hAnsi="Times New Roman" w:cs="Times New Roman"/>
          <w:noProof/>
          <w:sz w:val="24"/>
          <w:szCs w:val="24"/>
        </w:rPr>
        <w:t>1987</w:t>
      </w:r>
      <w:r w:rsidR="00C736BE">
        <w:rPr>
          <w:rFonts w:ascii="Times New Roman" w:hAnsi="Times New Roman" w:cs="Times New Roman"/>
          <w:noProof/>
          <w:sz w:val="24"/>
          <w:szCs w:val="24"/>
          <w:lang w:val="id-ID"/>
        </w:rPr>
        <w:t>)</w:t>
      </w:r>
      <w:r w:rsidRPr="008D684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D684F">
        <w:rPr>
          <w:rFonts w:ascii="Times New Roman" w:hAnsi="Times New Roman" w:cs="Times New Roman"/>
          <w:i/>
          <w:iCs/>
          <w:noProof/>
          <w:sz w:val="24"/>
          <w:szCs w:val="24"/>
        </w:rPr>
        <w:t>Metode Fitokimia : Penuntun Cara Modern Menganalisis Tumbuhan</w:t>
      </w:r>
      <w:r w:rsidRPr="008D684F">
        <w:rPr>
          <w:rFonts w:ascii="Times New Roman" w:hAnsi="Times New Roman" w:cs="Times New Roman"/>
          <w:noProof/>
          <w:sz w:val="24"/>
          <w:szCs w:val="24"/>
        </w:rPr>
        <w:t>. Kedua ed. Bandung: Institut Teknologi Bandung.</w:t>
      </w:r>
    </w:p>
    <w:p w:rsidR="00652986" w:rsidRPr="00652986" w:rsidRDefault="00652986" w:rsidP="005F0E00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7F2EC5">
        <w:rPr>
          <w:rFonts w:ascii="Times New Roman" w:eastAsiaTheme="minorEastAsia" w:hAnsi="Times New Roman" w:cs="Times New Roman"/>
          <w:sz w:val="24"/>
          <w:szCs w:val="24"/>
          <w:lang w:val="en-US" w:eastAsia="id-ID"/>
        </w:rPr>
        <w:t xml:space="preserve">Hardjono, S. (1991). </w:t>
      </w:r>
      <w:r w:rsidRPr="007F2EC5">
        <w:rPr>
          <w:rFonts w:ascii="Times New Roman" w:eastAsiaTheme="minorEastAsia" w:hAnsi="Times New Roman" w:cs="Times New Roman"/>
          <w:i/>
          <w:sz w:val="24"/>
          <w:szCs w:val="24"/>
          <w:lang w:val="en-US" w:eastAsia="id-ID"/>
        </w:rPr>
        <w:t>Spektroskopi Liberty</w:t>
      </w:r>
      <w:r w:rsidRPr="007F2EC5">
        <w:rPr>
          <w:rFonts w:ascii="Times New Roman" w:eastAsiaTheme="minorEastAsia" w:hAnsi="Times New Roman" w:cs="Times New Roman"/>
          <w:sz w:val="24"/>
          <w:szCs w:val="24"/>
          <w:lang w:val="en-US" w:eastAsia="id-ID"/>
        </w:rPr>
        <w:t>. Yogyakarta</w:t>
      </w:r>
    </w:p>
    <w:p w:rsidR="00424C9B" w:rsidRPr="00424C9B" w:rsidRDefault="00424C9B" w:rsidP="005F0E00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904F99">
        <w:rPr>
          <w:rFonts w:ascii="Times New Roman" w:hAnsi="Times New Roman" w:cs="Times New Roman"/>
          <w:sz w:val="24"/>
          <w:szCs w:val="24"/>
          <w:lang w:val="id-ID"/>
        </w:rPr>
        <w:t xml:space="preserve">Haris, M. </w:t>
      </w:r>
      <w:r w:rsidR="00C736BE">
        <w:rPr>
          <w:rFonts w:ascii="Times New Roman" w:hAnsi="Times New Roman" w:cs="Times New Roman"/>
          <w:sz w:val="24"/>
          <w:szCs w:val="24"/>
          <w:lang w:val="id-ID"/>
        </w:rPr>
        <w:t>(</w:t>
      </w:r>
      <w:r w:rsidRPr="00904F99">
        <w:rPr>
          <w:rFonts w:ascii="Times New Roman" w:hAnsi="Times New Roman" w:cs="Times New Roman"/>
          <w:sz w:val="24"/>
          <w:szCs w:val="24"/>
          <w:lang w:val="id-ID"/>
        </w:rPr>
        <w:t>2011</w:t>
      </w:r>
      <w:r w:rsidR="00C736BE">
        <w:rPr>
          <w:rFonts w:ascii="Times New Roman" w:hAnsi="Times New Roman" w:cs="Times New Roman"/>
          <w:sz w:val="24"/>
          <w:szCs w:val="24"/>
          <w:lang w:val="id-ID"/>
        </w:rPr>
        <w:t>)</w:t>
      </w:r>
      <w:r w:rsidRPr="00904F99">
        <w:rPr>
          <w:rFonts w:ascii="Times New Roman" w:hAnsi="Times New Roman" w:cs="Times New Roman"/>
          <w:sz w:val="24"/>
          <w:szCs w:val="24"/>
          <w:lang w:val="id-ID"/>
        </w:rPr>
        <w:t xml:space="preserve">. Penentuan Kadar Flavanoid Total Dan Aktivitas Antioksidan Dari Daun Dewa (Gynura pseudochina [Lour] DC) Dengan Spektrofotometer UV-Visibel. </w:t>
      </w:r>
      <w:r w:rsidRPr="00C736BE">
        <w:rPr>
          <w:rFonts w:ascii="Times New Roman" w:hAnsi="Times New Roman" w:cs="Times New Roman"/>
          <w:i/>
          <w:iCs/>
          <w:sz w:val="24"/>
          <w:szCs w:val="24"/>
          <w:lang w:val="id-ID"/>
        </w:rPr>
        <w:t>Skripsi</w:t>
      </w:r>
      <w:r w:rsidRPr="00904F99">
        <w:rPr>
          <w:rFonts w:ascii="Times New Roman" w:hAnsi="Times New Roman" w:cs="Times New Roman"/>
          <w:sz w:val="24"/>
          <w:szCs w:val="24"/>
          <w:lang w:val="id-ID"/>
        </w:rPr>
        <w:t>. Fakultas Farmasi. Universitas Anadalas. Padang</w:t>
      </w:r>
    </w:p>
    <w:p w:rsidR="008D684F" w:rsidRDefault="008D684F" w:rsidP="005F0E00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E41454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Istiqomah </w:t>
      </w:r>
      <w:r w:rsidR="00C736BE">
        <w:rPr>
          <w:rFonts w:ascii="Times New Roman" w:hAnsi="Times New Roman" w:cs="Times New Roman"/>
          <w:noProof/>
          <w:sz w:val="24"/>
          <w:szCs w:val="24"/>
          <w:lang w:val="id-ID"/>
        </w:rPr>
        <w:t>(</w:t>
      </w:r>
      <w:r w:rsidRPr="00E41454">
        <w:rPr>
          <w:rFonts w:ascii="Times New Roman" w:hAnsi="Times New Roman" w:cs="Times New Roman"/>
          <w:noProof/>
          <w:sz w:val="24"/>
          <w:szCs w:val="24"/>
          <w:lang w:val="id-ID"/>
        </w:rPr>
        <w:t>2013</w:t>
      </w:r>
      <w:r w:rsidR="00C736BE">
        <w:rPr>
          <w:rFonts w:ascii="Times New Roman" w:hAnsi="Times New Roman" w:cs="Times New Roman"/>
          <w:noProof/>
          <w:sz w:val="24"/>
          <w:szCs w:val="24"/>
          <w:lang w:val="id-ID"/>
        </w:rPr>
        <w:t>)</w:t>
      </w:r>
      <w:r w:rsidRPr="00E41454">
        <w:rPr>
          <w:rFonts w:ascii="Times New Roman" w:hAnsi="Times New Roman" w:cs="Times New Roman"/>
          <w:noProof/>
          <w:sz w:val="24"/>
          <w:szCs w:val="24"/>
          <w:lang w:val="id-ID"/>
        </w:rPr>
        <w:t>.</w:t>
      </w:r>
      <w:r w:rsidR="00E41454" w:rsidRPr="00E41454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Perbandingan Metode Ekstraksi Maserasi Dan Sokletasi Terhadap Kadar Piperin Buah Cabe Jawa ( </w:t>
      </w:r>
      <w:r w:rsidR="00E41454" w:rsidRPr="00E41454">
        <w:rPr>
          <w:rFonts w:ascii="Times New Roman" w:hAnsi="Times New Roman" w:cs="Times New Roman"/>
          <w:i/>
          <w:noProof/>
          <w:sz w:val="24"/>
          <w:szCs w:val="24"/>
          <w:lang w:val="id-ID"/>
        </w:rPr>
        <w:t>Piperis retrofracti fructus</w:t>
      </w:r>
      <w:r w:rsidR="00E41454" w:rsidRPr="00E41454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) Dan Sokletasi Terhadap Kadar Piperin.</w:t>
      </w:r>
      <w:r w:rsidR="00E41454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  <w:r w:rsidR="00D40B39">
        <w:rPr>
          <w:rFonts w:ascii="Times New Roman" w:hAnsi="Times New Roman" w:cs="Times New Roman"/>
          <w:i/>
          <w:noProof/>
          <w:sz w:val="24"/>
          <w:szCs w:val="24"/>
        </w:rPr>
        <w:t>Journal</w:t>
      </w:r>
      <w:r w:rsidR="00D40B39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  <w:r w:rsidR="00E41454">
        <w:rPr>
          <w:rFonts w:ascii="Times New Roman" w:hAnsi="Times New Roman" w:cs="Times New Roman"/>
          <w:noProof/>
          <w:sz w:val="24"/>
          <w:szCs w:val="24"/>
          <w:lang w:val="id-ID"/>
        </w:rPr>
        <w:t>In</w:t>
      </w:r>
      <w:r w:rsidRPr="00E41454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  <w:r w:rsidRPr="008D684F">
        <w:rPr>
          <w:rFonts w:ascii="Times New Roman" w:hAnsi="Times New Roman" w:cs="Times New Roman"/>
          <w:i/>
          <w:iCs/>
          <w:noProof/>
          <w:sz w:val="24"/>
          <w:szCs w:val="24"/>
        </w:rPr>
        <w:t>UIN Syarif Hidayatullah</w:t>
      </w:r>
      <w:r w:rsidRPr="008D684F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24C9B" w:rsidRDefault="00424C9B" w:rsidP="005F0E00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904F99">
        <w:rPr>
          <w:rFonts w:ascii="Times New Roman" w:hAnsi="Times New Roman" w:cs="Times New Roman"/>
          <w:sz w:val="24"/>
          <w:szCs w:val="24"/>
          <w:lang w:val="id-ID"/>
        </w:rPr>
        <w:t xml:space="preserve">Kapse, K., &amp; Goyal, S. (2021). Chemical Constituents from Different Extracts of Leaves of </w:t>
      </w:r>
      <w:r w:rsidRPr="00C736BE">
        <w:rPr>
          <w:rFonts w:ascii="Times New Roman" w:hAnsi="Times New Roman" w:cs="Times New Roman"/>
          <w:i/>
          <w:iCs/>
          <w:sz w:val="24"/>
          <w:szCs w:val="24"/>
          <w:lang w:val="id-ID"/>
        </w:rPr>
        <w:t>Jasminum Sambac</w:t>
      </w:r>
      <w:r w:rsidRPr="00904F99">
        <w:rPr>
          <w:rFonts w:ascii="Times New Roman" w:hAnsi="Times New Roman" w:cs="Times New Roman"/>
          <w:sz w:val="24"/>
          <w:szCs w:val="24"/>
          <w:lang w:val="id-ID"/>
        </w:rPr>
        <w:t xml:space="preserve"> for Their Antioxidant Activity. Plant Archives, 20(2), 4366–4373</w:t>
      </w:r>
      <w:r w:rsidR="00C736BE">
        <w:rPr>
          <w:rFonts w:ascii="Times New Roman" w:hAnsi="Times New Roman" w:cs="Times New Roman"/>
          <w:sz w:val="24"/>
          <w:szCs w:val="24"/>
          <w:lang w:val="id-ID"/>
        </w:rPr>
        <w:t>.</w:t>
      </w:r>
    </w:p>
    <w:p w:rsidR="00CD3A38" w:rsidRPr="00424C9B" w:rsidRDefault="00CD3A38" w:rsidP="005F0E00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7F2EC5">
        <w:rPr>
          <w:rFonts w:ascii="Times New Roman" w:eastAsiaTheme="minorEastAsia" w:hAnsi="Times New Roman" w:cs="Times New Roman"/>
          <w:sz w:val="24"/>
          <w:szCs w:val="24"/>
          <w:lang w:val="en-US" w:eastAsia="id-ID"/>
        </w:rPr>
        <w:t>Kelly, S, G. (2011). Alternativ Medicine Review. Journal Quersetin. 16 (2).</w:t>
      </w:r>
    </w:p>
    <w:p w:rsidR="00424C9B" w:rsidRPr="00424C9B" w:rsidRDefault="00424C9B" w:rsidP="005F0E00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4377F5">
        <w:rPr>
          <w:rFonts w:ascii="Times New Roman" w:hAnsi="Times New Roman" w:cs="Times New Roman"/>
          <w:sz w:val="24"/>
          <w:szCs w:val="24"/>
          <w:lang w:val="id-ID"/>
        </w:rPr>
        <w:t xml:space="preserve">Krishnaveni. A, Santh Rani Thaakur. </w:t>
      </w:r>
      <w:r w:rsidR="00C736BE">
        <w:rPr>
          <w:rFonts w:ascii="Times New Roman" w:hAnsi="Times New Roman" w:cs="Times New Roman"/>
          <w:sz w:val="24"/>
          <w:szCs w:val="24"/>
          <w:lang w:val="id-ID"/>
        </w:rPr>
        <w:t>(</w:t>
      </w:r>
      <w:r w:rsidRPr="004377F5">
        <w:rPr>
          <w:rFonts w:ascii="Times New Roman" w:hAnsi="Times New Roman" w:cs="Times New Roman"/>
          <w:sz w:val="24"/>
          <w:szCs w:val="24"/>
          <w:lang w:val="id-ID"/>
        </w:rPr>
        <w:t>2014</w:t>
      </w:r>
      <w:r w:rsidR="00C736BE">
        <w:rPr>
          <w:rFonts w:ascii="Times New Roman" w:hAnsi="Times New Roman" w:cs="Times New Roman"/>
          <w:sz w:val="24"/>
          <w:szCs w:val="24"/>
          <w:lang w:val="id-ID"/>
        </w:rPr>
        <w:t>)</w:t>
      </w:r>
      <w:r w:rsidRPr="004377F5">
        <w:rPr>
          <w:rFonts w:ascii="Times New Roman" w:hAnsi="Times New Roman" w:cs="Times New Roman"/>
          <w:sz w:val="24"/>
          <w:szCs w:val="24"/>
          <w:lang w:val="id-ID"/>
        </w:rPr>
        <w:t>. Free Radical Scavenging activity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4377F5">
        <w:rPr>
          <w:rFonts w:ascii="Times New Roman" w:hAnsi="Times New Roman" w:cs="Times New Roman"/>
          <w:sz w:val="24"/>
          <w:szCs w:val="24"/>
          <w:lang w:val="id-ID"/>
        </w:rPr>
        <w:t xml:space="preserve">of </w:t>
      </w:r>
      <w:r w:rsidRPr="007862C1">
        <w:rPr>
          <w:rFonts w:ascii="Times New Roman" w:hAnsi="Times New Roman" w:cs="Times New Roman"/>
          <w:i/>
          <w:iCs/>
          <w:sz w:val="24"/>
          <w:szCs w:val="24"/>
          <w:lang w:val="id-ID"/>
        </w:rPr>
        <w:t>Jasminum Sambac</w:t>
      </w:r>
      <w:r w:rsidRPr="004377F5">
        <w:rPr>
          <w:rFonts w:ascii="Times New Roman" w:hAnsi="Times New Roman" w:cs="Times New Roman"/>
          <w:sz w:val="24"/>
          <w:szCs w:val="24"/>
          <w:lang w:val="id-ID"/>
        </w:rPr>
        <w:t xml:space="preserve"> Journal of Global Trends in Pharmaceutical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7862C1">
        <w:rPr>
          <w:rFonts w:ascii="Times New Roman" w:hAnsi="Times New Roman" w:cs="Times New Roman"/>
          <w:sz w:val="24"/>
          <w:szCs w:val="24"/>
          <w:lang w:val="id-ID"/>
        </w:rPr>
        <w:t>Sciences.</w:t>
      </w:r>
      <w:r w:rsidRPr="004377F5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C736BE">
        <w:rPr>
          <w:rFonts w:ascii="Times New Roman" w:hAnsi="Times New Roman" w:cs="Times New Roman"/>
          <w:i/>
          <w:iCs/>
          <w:sz w:val="24"/>
          <w:szCs w:val="24"/>
          <w:lang w:val="id-ID"/>
        </w:rPr>
        <w:t>Journal</w:t>
      </w:r>
      <w:r w:rsidRPr="004377F5">
        <w:rPr>
          <w:rFonts w:ascii="Times New Roman" w:hAnsi="Times New Roman" w:cs="Times New Roman"/>
          <w:sz w:val="24"/>
          <w:szCs w:val="24"/>
          <w:lang w:val="id-ID"/>
        </w:rPr>
        <w:t xml:space="preserve"> Of Global Trends In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4377F5">
        <w:rPr>
          <w:rFonts w:ascii="Times New Roman" w:hAnsi="Times New Roman" w:cs="Times New Roman"/>
          <w:sz w:val="24"/>
          <w:szCs w:val="24"/>
          <w:lang w:val="id-ID"/>
        </w:rPr>
        <w:t>Pharmaceutical sciences.</w:t>
      </w:r>
      <w:r w:rsidR="007862C1" w:rsidRPr="007862C1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7862C1" w:rsidRPr="004377F5">
        <w:rPr>
          <w:rFonts w:ascii="Times New Roman" w:hAnsi="Times New Roman" w:cs="Times New Roman"/>
          <w:sz w:val="24"/>
          <w:szCs w:val="24"/>
          <w:lang w:val="id-ID"/>
        </w:rPr>
        <w:t>5(2): 1658-61.</w:t>
      </w:r>
    </w:p>
    <w:p w:rsidR="008D684F" w:rsidRPr="008D684F" w:rsidRDefault="008D684F" w:rsidP="005F0E00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D684F">
        <w:rPr>
          <w:rFonts w:ascii="Times New Roman" w:hAnsi="Times New Roman" w:cs="Times New Roman"/>
          <w:noProof/>
          <w:sz w:val="24"/>
          <w:szCs w:val="24"/>
        </w:rPr>
        <w:t xml:space="preserve">Kunhachan, P., C. Banchonglikitkul, T.K. &amp; Leelamanit, A.K. and W. </w:t>
      </w:r>
      <w:r w:rsidR="007862C1">
        <w:rPr>
          <w:rFonts w:ascii="Times New Roman" w:hAnsi="Times New Roman" w:cs="Times New Roman"/>
          <w:noProof/>
          <w:sz w:val="24"/>
          <w:szCs w:val="24"/>
          <w:lang w:val="id-ID"/>
        </w:rPr>
        <w:t>(</w:t>
      </w:r>
      <w:r w:rsidRPr="008D684F">
        <w:rPr>
          <w:rFonts w:ascii="Times New Roman" w:hAnsi="Times New Roman" w:cs="Times New Roman"/>
          <w:noProof/>
          <w:sz w:val="24"/>
          <w:szCs w:val="24"/>
        </w:rPr>
        <w:t>2012</w:t>
      </w:r>
      <w:r w:rsidR="007862C1">
        <w:rPr>
          <w:rFonts w:ascii="Times New Roman" w:hAnsi="Times New Roman" w:cs="Times New Roman"/>
          <w:noProof/>
          <w:sz w:val="24"/>
          <w:szCs w:val="24"/>
          <w:lang w:val="id-ID"/>
        </w:rPr>
        <w:t>)</w:t>
      </w:r>
      <w:r w:rsidRPr="008D684F">
        <w:rPr>
          <w:rFonts w:ascii="Times New Roman" w:hAnsi="Times New Roman" w:cs="Times New Roman"/>
          <w:noProof/>
          <w:sz w:val="24"/>
          <w:szCs w:val="24"/>
        </w:rPr>
        <w:t xml:space="preserve">. Chemical composition, toxicity, and vasodilatation effect of the flowers extract of </w:t>
      </w:r>
      <w:r w:rsidRPr="00F162A1">
        <w:rPr>
          <w:rFonts w:ascii="Times New Roman" w:hAnsi="Times New Roman" w:cs="Times New Roman"/>
          <w:i/>
          <w:iCs/>
          <w:noProof/>
          <w:sz w:val="24"/>
          <w:szCs w:val="24"/>
        </w:rPr>
        <w:t>Jasminum sambac</w:t>
      </w:r>
      <w:r w:rsidRPr="008D684F">
        <w:rPr>
          <w:rFonts w:ascii="Times New Roman" w:hAnsi="Times New Roman" w:cs="Times New Roman"/>
          <w:noProof/>
          <w:sz w:val="24"/>
          <w:szCs w:val="24"/>
        </w:rPr>
        <w:t xml:space="preserve"> (L.) Ait. “G. Duke of Tuscany”. </w:t>
      </w:r>
      <w:r w:rsidRPr="008D684F">
        <w:rPr>
          <w:rFonts w:ascii="Times New Roman" w:hAnsi="Times New Roman" w:cs="Times New Roman"/>
          <w:i/>
          <w:iCs/>
          <w:noProof/>
          <w:sz w:val="24"/>
          <w:szCs w:val="24"/>
        </w:rPr>
        <w:t>Journal of Evidence-Based Complementary and Alternative Medicine</w:t>
      </w:r>
      <w:r w:rsidRPr="008D684F">
        <w:rPr>
          <w:rFonts w:ascii="Times New Roman" w:hAnsi="Times New Roman" w:cs="Times New Roman"/>
          <w:noProof/>
          <w:sz w:val="24"/>
          <w:szCs w:val="24"/>
        </w:rPr>
        <w:t>, 1(4): 1–7.</w:t>
      </w:r>
    </w:p>
    <w:p w:rsidR="008D684F" w:rsidRDefault="008D684F" w:rsidP="005F0E00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8D684F">
        <w:rPr>
          <w:rFonts w:ascii="Times New Roman" w:hAnsi="Times New Roman" w:cs="Times New Roman"/>
          <w:noProof/>
          <w:sz w:val="24"/>
          <w:szCs w:val="24"/>
        </w:rPr>
        <w:t xml:space="preserve">Maghfiroh </w:t>
      </w:r>
      <w:r w:rsidR="007862C1">
        <w:rPr>
          <w:rFonts w:ascii="Times New Roman" w:hAnsi="Times New Roman" w:cs="Times New Roman"/>
          <w:noProof/>
          <w:sz w:val="24"/>
          <w:szCs w:val="24"/>
          <w:lang w:val="id-ID"/>
        </w:rPr>
        <w:t>(</w:t>
      </w:r>
      <w:r w:rsidRPr="008D684F">
        <w:rPr>
          <w:rFonts w:ascii="Times New Roman" w:hAnsi="Times New Roman" w:cs="Times New Roman"/>
          <w:noProof/>
          <w:sz w:val="24"/>
          <w:szCs w:val="24"/>
        </w:rPr>
        <w:t>2014</w:t>
      </w:r>
      <w:r w:rsidR="007862C1">
        <w:rPr>
          <w:rFonts w:ascii="Times New Roman" w:hAnsi="Times New Roman" w:cs="Times New Roman"/>
          <w:noProof/>
          <w:sz w:val="24"/>
          <w:szCs w:val="24"/>
          <w:lang w:val="id-ID"/>
        </w:rPr>
        <w:t>)</w:t>
      </w:r>
      <w:r w:rsidRPr="008D684F">
        <w:rPr>
          <w:rFonts w:ascii="Times New Roman" w:hAnsi="Times New Roman" w:cs="Times New Roman"/>
          <w:noProof/>
          <w:sz w:val="24"/>
          <w:szCs w:val="24"/>
        </w:rPr>
        <w:t xml:space="preserve">. Uji Aktivitas Ekstrak Bunga </w:t>
      </w:r>
      <w:r w:rsidRPr="007862C1">
        <w:rPr>
          <w:rFonts w:ascii="Times New Roman" w:hAnsi="Times New Roman" w:cs="Times New Roman"/>
          <w:i/>
          <w:iCs/>
          <w:noProof/>
          <w:sz w:val="24"/>
          <w:szCs w:val="24"/>
        </w:rPr>
        <w:t>Jasminum sambac</w:t>
      </w:r>
      <w:r w:rsidRPr="008D684F">
        <w:rPr>
          <w:rFonts w:ascii="Times New Roman" w:hAnsi="Times New Roman" w:cs="Times New Roman"/>
          <w:noProof/>
          <w:sz w:val="24"/>
          <w:szCs w:val="24"/>
        </w:rPr>
        <w:t xml:space="preserve"> Ait. Terhadap Pertumbuhan Bakteri </w:t>
      </w:r>
      <w:r w:rsidRPr="007862C1">
        <w:rPr>
          <w:rFonts w:ascii="Times New Roman" w:hAnsi="Times New Roman" w:cs="Times New Roman"/>
          <w:i/>
          <w:iCs/>
          <w:noProof/>
          <w:sz w:val="24"/>
          <w:szCs w:val="24"/>
        </w:rPr>
        <w:t>Streptococcus mutans</w:t>
      </w:r>
      <w:r w:rsidRPr="008D684F">
        <w:rPr>
          <w:rFonts w:ascii="Times New Roman" w:hAnsi="Times New Roman" w:cs="Times New Roman"/>
          <w:noProof/>
          <w:sz w:val="24"/>
          <w:szCs w:val="24"/>
        </w:rPr>
        <w:t xml:space="preserve"> ATTC 25923 dan Shigella Flexneri ATCC 1202. </w:t>
      </w:r>
      <w:r w:rsidRPr="008D684F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Skripsi. Fakultas Sains dan Teknologi Universitas </w:t>
      </w:r>
      <w:r w:rsidRPr="008D684F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Islan Negeri Sunan Kalijaga : Yogyakarta.</w:t>
      </w:r>
      <w:r w:rsidRPr="008D684F">
        <w:rPr>
          <w:rFonts w:ascii="Times New Roman" w:hAnsi="Times New Roman" w:cs="Times New Roman"/>
          <w:noProof/>
          <w:sz w:val="24"/>
          <w:szCs w:val="24"/>
        </w:rPr>
        <w:t>, 2(1): 12–13.</w:t>
      </w:r>
    </w:p>
    <w:p w:rsidR="00895301" w:rsidRPr="00895301" w:rsidRDefault="00895301" w:rsidP="005F0E00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Marjoni, R. (2020). </w:t>
      </w:r>
      <w:r>
        <w:rPr>
          <w:rFonts w:ascii="Times New Roman" w:hAnsi="Times New Roman" w:cs="Times New Roman"/>
          <w:i/>
          <w:noProof/>
          <w:sz w:val="24"/>
          <w:szCs w:val="24"/>
        </w:rPr>
        <w:t>Analisis Farmakognosi Untuk Mahasiswa Farmasi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Jakarta: CV. Trans Info Media.</w:t>
      </w:r>
    </w:p>
    <w:p w:rsidR="007744EF" w:rsidRDefault="007744EF" w:rsidP="005F0E00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eastAsiaTheme="minorEastAsia" w:hAnsi="Times New Roman" w:cs="Times New Roman"/>
          <w:sz w:val="24"/>
          <w:szCs w:val="24"/>
          <w:lang w:val="id-ID" w:eastAsia="id-ID"/>
        </w:rPr>
      </w:pPr>
      <w:r w:rsidRPr="007F2EC5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Markham, K, R. (1988). </w:t>
      </w:r>
      <w:r w:rsidRPr="00D40B39">
        <w:rPr>
          <w:rFonts w:ascii="Times New Roman" w:eastAsiaTheme="minorEastAsia" w:hAnsi="Times New Roman" w:cs="Times New Roman"/>
          <w:i/>
          <w:iCs/>
          <w:sz w:val="24"/>
          <w:szCs w:val="24"/>
          <w:lang w:eastAsia="id-ID"/>
        </w:rPr>
        <w:t>Cara mengidentifikasi flavonoid</w:t>
      </w:r>
      <w:r w:rsidRPr="007F2EC5">
        <w:rPr>
          <w:rFonts w:ascii="Times New Roman" w:eastAsiaTheme="minorEastAsia" w:hAnsi="Times New Roman" w:cs="Times New Roman"/>
          <w:sz w:val="24"/>
          <w:szCs w:val="24"/>
          <w:lang w:eastAsia="id-ID"/>
        </w:rPr>
        <w:t>. Penerjemah: K. Padmawinata. Bandung : Penerbit ITB</w:t>
      </w:r>
    </w:p>
    <w:p w:rsidR="007862C1" w:rsidRDefault="007744EF" w:rsidP="007862C1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7F2EC5">
        <w:rPr>
          <w:rFonts w:ascii="Times New Roman" w:hAnsi="Times New Roman" w:cs="Times New Roman"/>
          <w:sz w:val="24"/>
          <w:szCs w:val="24"/>
        </w:rPr>
        <w:t xml:space="preserve">Marzuki, Asnah. (2012). </w:t>
      </w:r>
      <w:r w:rsidRPr="007F2EC5">
        <w:rPr>
          <w:rFonts w:ascii="Times New Roman" w:hAnsi="Times New Roman" w:cs="Times New Roman"/>
          <w:i/>
          <w:iCs/>
          <w:sz w:val="24"/>
          <w:szCs w:val="24"/>
        </w:rPr>
        <w:t>Kimia Analisis Farmasi</w:t>
      </w:r>
      <w:r w:rsidRPr="007F2EC5">
        <w:rPr>
          <w:rFonts w:ascii="Times New Roman" w:hAnsi="Times New Roman" w:cs="Times New Roman"/>
          <w:sz w:val="24"/>
          <w:szCs w:val="24"/>
        </w:rPr>
        <w:t>. Makassar : Dua Satu Press</w:t>
      </w:r>
    </w:p>
    <w:p w:rsidR="00424C9B" w:rsidRDefault="00424C9B" w:rsidP="005F0E00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4377F5">
        <w:rPr>
          <w:rFonts w:ascii="Times New Roman" w:hAnsi="Times New Roman" w:cs="Times New Roman"/>
          <w:sz w:val="24"/>
          <w:szCs w:val="24"/>
          <w:lang w:val="id-ID"/>
        </w:rPr>
        <w:t>Mursito,</w:t>
      </w:r>
      <w:r w:rsidR="007862C1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4377F5">
        <w:rPr>
          <w:rFonts w:ascii="Times New Roman" w:hAnsi="Times New Roman" w:cs="Times New Roman"/>
          <w:sz w:val="24"/>
          <w:szCs w:val="24"/>
          <w:lang w:val="id-ID"/>
        </w:rPr>
        <w:t xml:space="preserve">Bambang. </w:t>
      </w:r>
      <w:r w:rsidR="007862C1">
        <w:rPr>
          <w:rFonts w:ascii="Times New Roman" w:hAnsi="Times New Roman" w:cs="Times New Roman"/>
          <w:sz w:val="24"/>
          <w:szCs w:val="24"/>
          <w:lang w:val="id-ID"/>
        </w:rPr>
        <w:t>(</w:t>
      </w:r>
      <w:r w:rsidRPr="004377F5">
        <w:rPr>
          <w:rFonts w:ascii="Times New Roman" w:hAnsi="Times New Roman" w:cs="Times New Roman"/>
          <w:sz w:val="24"/>
          <w:szCs w:val="24"/>
          <w:lang w:val="id-ID"/>
        </w:rPr>
        <w:t>2001</w:t>
      </w:r>
      <w:r w:rsidR="007862C1">
        <w:rPr>
          <w:rFonts w:ascii="Times New Roman" w:hAnsi="Times New Roman" w:cs="Times New Roman"/>
          <w:sz w:val="24"/>
          <w:szCs w:val="24"/>
          <w:lang w:val="id-ID"/>
        </w:rPr>
        <w:t>)</w:t>
      </w:r>
      <w:r w:rsidRPr="004377F5">
        <w:rPr>
          <w:rFonts w:ascii="Times New Roman" w:hAnsi="Times New Roman" w:cs="Times New Roman"/>
          <w:sz w:val="24"/>
          <w:szCs w:val="24"/>
          <w:lang w:val="id-ID"/>
        </w:rPr>
        <w:t xml:space="preserve">. </w:t>
      </w:r>
      <w:r w:rsidRPr="00D40B39">
        <w:rPr>
          <w:rFonts w:ascii="Times New Roman" w:hAnsi="Times New Roman" w:cs="Times New Roman"/>
          <w:i/>
          <w:iCs/>
          <w:sz w:val="24"/>
          <w:szCs w:val="24"/>
          <w:lang w:val="id-ID"/>
        </w:rPr>
        <w:t>Sehat Diusia Lanjut Dengan Ramuan Tradisional</w:t>
      </w:r>
      <w:r w:rsidRPr="004377F5">
        <w:rPr>
          <w:rFonts w:ascii="Times New Roman" w:hAnsi="Times New Roman" w:cs="Times New Roman"/>
          <w:sz w:val="24"/>
          <w:szCs w:val="24"/>
          <w:lang w:val="id-ID"/>
        </w:rPr>
        <w:t>.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4377F5">
        <w:rPr>
          <w:rFonts w:ascii="Times New Roman" w:hAnsi="Times New Roman" w:cs="Times New Roman"/>
          <w:sz w:val="24"/>
          <w:szCs w:val="24"/>
          <w:lang w:val="id-ID"/>
        </w:rPr>
        <w:t>Jakarta. Penebar Swadaya.</w:t>
      </w:r>
    </w:p>
    <w:p w:rsidR="007744EF" w:rsidRPr="007862C1" w:rsidRDefault="007744EF" w:rsidP="005F0E00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7862C1">
        <w:rPr>
          <w:rFonts w:ascii="Times New Roman" w:hAnsi="Times New Roman" w:cs="Times New Roman"/>
          <w:sz w:val="24"/>
          <w:szCs w:val="24"/>
          <w:lang w:val="id-ID"/>
        </w:rPr>
        <w:t xml:space="preserve">Ningrun, E, K., M, Murti, </w:t>
      </w:r>
      <w:r w:rsidR="007862C1">
        <w:rPr>
          <w:rFonts w:ascii="Times New Roman" w:hAnsi="Times New Roman" w:cs="Times New Roman"/>
          <w:sz w:val="24"/>
          <w:szCs w:val="24"/>
          <w:lang w:val="id-ID"/>
        </w:rPr>
        <w:t>(</w:t>
      </w:r>
      <w:r w:rsidRPr="007862C1">
        <w:rPr>
          <w:rFonts w:ascii="Times New Roman" w:hAnsi="Times New Roman" w:cs="Times New Roman"/>
          <w:sz w:val="24"/>
          <w:szCs w:val="24"/>
          <w:lang w:val="id-ID"/>
        </w:rPr>
        <w:t>2012</w:t>
      </w:r>
      <w:r w:rsidR="007862C1">
        <w:rPr>
          <w:rFonts w:ascii="Times New Roman" w:hAnsi="Times New Roman" w:cs="Times New Roman"/>
          <w:sz w:val="24"/>
          <w:szCs w:val="24"/>
          <w:lang w:val="id-ID"/>
        </w:rPr>
        <w:t>)</w:t>
      </w:r>
      <w:r w:rsidRPr="007862C1">
        <w:rPr>
          <w:rFonts w:ascii="Times New Roman" w:hAnsi="Times New Roman" w:cs="Times New Roman"/>
          <w:sz w:val="24"/>
          <w:szCs w:val="24"/>
          <w:lang w:val="id-ID"/>
        </w:rPr>
        <w:t xml:space="preserve">. </w:t>
      </w:r>
      <w:r w:rsidRPr="00D40B39">
        <w:rPr>
          <w:rFonts w:ascii="Times New Roman" w:hAnsi="Times New Roman" w:cs="Times New Roman"/>
          <w:i/>
          <w:iCs/>
          <w:sz w:val="24"/>
          <w:szCs w:val="24"/>
          <w:lang w:val="id-ID"/>
        </w:rPr>
        <w:t>Dahsyatnya Khasiat Herbal Untuk Hidup Sehat</w:t>
      </w:r>
      <w:r w:rsidRPr="007862C1">
        <w:rPr>
          <w:rFonts w:ascii="Times New Roman" w:hAnsi="Times New Roman" w:cs="Times New Roman"/>
          <w:sz w:val="24"/>
          <w:szCs w:val="24"/>
          <w:lang w:val="id-ID"/>
        </w:rPr>
        <w:t>. Jakarta. Dunia Sehat</w:t>
      </w:r>
    </w:p>
    <w:p w:rsidR="00E41454" w:rsidRDefault="00E41454" w:rsidP="005F0E00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7F2EC5"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Nurjanah, L., Izzati, A &amp; Abdullah. (2011). Aktivitas Antioksidan dan Komponen Bioaktif Kerang Pisau (Solen spp). </w:t>
      </w:r>
      <w:r w:rsidRPr="007F2EC5">
        <w:rPr>
          <w:rFonts w:ascii="Times New Roman" w:eastAsiaTheme="minorEastAsia" w:hAnsi="Times New Roman" w:cs="Times New Roman"/>
          <w:i/>
          <w:sz w:val="24"/>
          <w:szCs w:val="24"/>
          <w:lang w:eastAsia="id-ID"/>
        </w:rPr>
        <w:t>J. Ilmu Kelautan</w:t>
      </w:r>
      <w:r w:rsidRPr="007F2EC5">
        <w:rPr>
          <w:rFonts w:ascii="Times New Roman" w:eastAsiaTheme="minorEastAsia" w:hAnsi="Times New Roman" w:cs="Times New Roman"/>
          <w:sz w:val="24"/>
          <w:szCs w:val="24"/>
          <w:lang w:eastAsia="id-ID"/>
        </w:rPr>
        <w:t>, 16(3): 119-124</w:t>
      </w:r>
    </w:p>
    <w:p w:rsidR="007862C1" w:rsidRDefault="00E41454" w:rsidP="005F0E00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E41454">
        <w:rPr>
          <w:rFonts w:ascii="Times New Roman" w:hAnsi="Times New Roman" w:cs="Times New Roman"/>
          <w:sz w:val="24"/>
          <w:szCs w:val="24"/>
          <w:lang w:val="id-ID"/>
        </w:rPr>
        <w:t xml:space="preserve">Perdanakusuma DS. </w:t>
      </w:r>
      <w:r w:rsidR="007862C1">
        <w:rPr>
          <w:rFonts w:ascii="Times New Roman" w:hAnsi="Times New Roman" w:cs="Times New Roman"/>
          <w:sz w:val="24"/>
          <w:szCs w:val="24"/>
          <w:lang w:val="id-ID"/>
        </w:rPr>
        <w:t>(</w:t>
      </w:r>
      <w:r w:rsidR="007862C1" w:rsidRPr="00E41454">
        <w:rPr>
          <w:rFonts w:ascii="Times New Roman" w:hAnsi="Times New Roman" w:cs="Times New Roman"/>
          <w:sz w:val="24"/>
          <w:szCs w:val="24"/>
          <w:lang w:val="id-ID"/>
        </w:rPr>
        <w:t>2007</w:t>
      </w:r>
      <w:r w:rsidR="007862C1">
        <w:rPr>
          <w:rFonts w:ascii="Times New Roman" w:hAnsi="Times New Roman" w:cs="Times New Roman"/>
          <w:sz w:val="24"/>
          <w:szCs w:val="24"/>
          <w:lang w:val="id-ID"/>
        </w:rPr>
        <w:t xml:space="preserve">). </w:t>
      </w:r>
      <w:r w:rsidRPr="00E41454">
        <w:rPr>
          <w:rFonts w:ascii="Times New Roman" w:hAnsi="Times New Roman" w:cs="Times New Roman"/>
          <w:sz w:val="24"/>
          <w:szCs w:val="24"/>
          <w:lang w:val="id-ID"/>
        </w:rPr>
        <w:t xml:space="preserve">Anatomi fisiologi kulit dan penyembuhan luka. </w:t>
      </w:r>
      <w:r w:rsidR="00BE1C30" w:rsidRPr="00BE1C30">
        <w:rPr>
          <w:rFonts w:ascii="Times New Roman" w:hAnsi="Times New Roman" w:cs="Times New Roman"/>
          <w:i/>
          <w:iCs/>
          <w:sz w:val="24"/>
          <w:szCs w:val="24"/>
          <w:lang w:val="id-ID"/>
        </w:rPr>
        <w:t>Jurnal</w:t>
      </w:r>
      <w:r w:rsidR="00BE1C30">
        <w:rPr>
          <w:rFonts w:ascii="Times New Roman" w:hAnsi="Times New Roman" w:cs="Times New Roman"/>
          <w:sz w:val="24"/>
          <w:szCs w:val="24"/>
          <w:lang w:val="id-ID"/>
        </w:rPr>
        <w:t>.</w:t>
      </w:r>
      <w:r w:rsidRPr="00E41454">
        <w:rPr>
          <w:rFonts w:ascii="Times New Roman" w:hAnsi="Times New Roman" w:cs="Times New Roman"/>
          <w:sz w:val="24"/>
          <w:szCs w:val="24"/>
          <w:lang w:val="id-ID"/>
        </w:rPr>
        <w:t>Airlangga University School of Medicine.</w:t>
      </w:r>
      <w:r w:rsidR="007862C1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E41454">
        <w:rPr>
          <w:rFonts w:ascii="Times New Roman" w:hAnsi="Times New Roman" w:cs="Times New Roman"/>
          <w:sz w:val="24"/>
          <w:szCs w:val="24"/>
          <w:lang w:val="id-ID"/>
        </w:rPr>
        <w:t>5-7</w:t>
      </w:r>
    </w:p>
    <w:p w:rsidR="00E41454" w:rsidRPr="007862C1" w:rsidRDefault="00E41454" w:rsidP="007862C1">
      <w:pPr>
        <w:spacing w:before="240"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7F2EC5">
        <w:rPr>
          <w:rFonts w:ascii="Times New Roman" w:hAnsi="Times New Roman" w:cs="Times New Roman"/>
          <w:sz w:val="24"/>
          <w:szCs w:val="24"/>
        </w:rPr>
        <w:t>Raharjo, T.J. (2013). Kimia Hasil Alam. Penerbit Pustaka Pelajar: Yogyakarta</w:t>
      </w:r>
    </w:p>
    <w:p w:rsidR="00E41454" w:rsidRPr="00E41454" w:rsidRDefault="00E41454" w:rsidP="005F0E00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E41454">
        <w:rPr>
          <w:rFonts w:ascii="Times New Roman" w:hAnsi="Times New Roman" w:cs="Times New Roman"/>
          <w:sz w:val="24"/>
          <w:szCs w:val="24"/>
          <w:lang w:val="id-ID"/>
        </w:rPr>
        <w:t xml:space="preserve">Rais IR. </w:t>
      </w:r>
      <w:r w:rsidR="007862C1">
        <w:rPr>
          <w:rFonts w:ascii="Times New Roman" w:hAnsi="Times New Roman" w:cs="Times New Roman"/>
          <w:sz w:val="24"/>
          <w:szCs w:val="24"/>
          <w:lang w:val="id-ID"/>
        </w:rPr>
        <w:t>(</w:t>
      </w:r>
      <w:r w:rsidR="007862C1" w:rsidRPr="00E41454">
        <w:rPr>
          <w:rFonts w:ascii="Times New Roman" w:hAnsi="Times New Roman" w:cs="Times New Roman"/>
          <w:sz w:val="24"/>
          <w:szCs w:val="24"/>
          <w:lang w:val="id-ID"/>
        </w:rPr>
        <w:t>2015</w:t>
      </w:r>
      <w:r w:rsidR="007862C1">
        <w:rPr>
          <w:rFonts w:ascii="Times New Roman" w:hAnsi="Times New Roman" w:cs="Times New Roman"/>
          <w:sz w:val="24"/>
          <w:szCs w:val="24"/>
          <w:lang w:val="id-ID"/>
        </w:rPr>
        <w:t xml:space="preserve">). </w:t>
      </w:r>
      <w:r w:rsidRPr="00E41454">
        <w:rPr>
          <w:rFonts w:ascii="Times New Roman" w:hAnsi="Times New Roman" w:cs="Times New Roman"/>
          <w:sz w:val="24"/>
          <w:szCs w:val="24"/>
          <w:lang w:val="id-ID"/>
        </w:rPr>
        <w:t>Isolation and determination of flavonoid content of (andrographis paniculata (burm.f.) ness) ethanolic  herb extract. Pharmaciana.</w:t>
      </w:r>
      <w:r w:rsidR="007862C1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E41454">
        <w:rPr>
          <w:rFonts w:ascii="Times New Roman" w:hAnsi="Times New Roman" w:cs="Times New Roman"/>
          <w:sz w:val="24"/>
          <w:szCs w:val="24"/>
          <w:lang w:val="id-ID"/>
        </w:rPr>
        <w:t>5(1):101-106</w:t>
      </w:r>
    </w:p>
    <w:p w:rsidR="008D684F" w:rsidRDefault="008D684F" w:rsidP="005F0E00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8D684F">
        <w:rPr>
          <w:rFonts w:ascii="Times New Roman" w:hAnsi="Times New Roman" w:cs="Times New Roman"/>
          <w:noProof/>
          <w:sz w:val="24"/>
          <w:szCs w:val="24"/>
        </w:rPr>
        <w:t xml:space="preserve">Robinson, T. </w:t>
      </w:r>
      <w:r w:rsidR="007862C1">
        <w:rPr>
          <w:rFonts w:ascii="Times New Roman" w:hAnsi="Times New Roman" w:cs="Times New Roman"/>
          <w:noProof/>
          <w:sz w:val="24"/>
          <w:szCs w:val="24"/>
          <w:lang w:val="id-ID"/>
        </w:rPr>
        <w:t>(</w:t>
      </w:r>
      <w:r w:rsidRPr="008D684F">
        <w:rPr>
          <w:rFonts w:ascii="Times New Roman" w:hAnsi="Times New Roman" w:cs="Times New Roman"/>
          <w:noProof/>
          <w:sz w:val="24"/>
          <w:szCs w:val="24"/>
        </w:rPr>
        <w:t>1995</w:t>
      </w:r>
      <w:r w:rsidR="007862C1">
        <w:rPr>
          <w:rFonts w:ascii="Times New Roman" w:hAnsi="Times New Roman" w:cs="Times New Roman"/>
          <w:noProof/>
          <w:sz w:val="24"/>
          <w:szCs w:val="24"/>
          <w:lang w:val="id-ID"/>
        </w:rPr>
        <w:t>)</w:t>
      </w:r>
      <w:r w:rsidRPr="008D684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D684F">
        <w:rPr>
          <w:rFonts w:ascii="Times New Roman" w:hAnsi="Times New Roman" w:cs="Times New Roman"/>
          <w:i/>
          <w:iCs/>
          <w:noProof/>
          <w:sz w:val="24"/>
          <w:szCs w:val="24"/>
        </w:rPr>
        <w:t>Kandungan Organik Tumbuhan Tinggi, Diterjemahkan oleh Padmawinata, K.</w:t>
      </w:r>
      <w:r w:rsidRPr="008D684F">
        <w:rPr>
          <w:rFonts w:ascii="Times New Roman" w:hAnsi="Times New Roman" w:cs="Times New Roman"/>
          <w:noProof/>
          <w:sz w:val="24"/>
          <w:szCs w:val="24"/>
        </w:rPr>
        <w:t xml:space="preserve"> Bandung: ITB.</w:t>
      </w:r>
    </w:p>
    <w:p w:rsidR="007744EF" w:rsidRPr="007744EF" w:rsidRDefault="007744EF" w:rsidP="0012475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7F2EC5">
        <w:rPr>
          <w:rFonts w:ascii="Times New Roman" w:eastAsiaTheme="minorEastAsia" w:hAnsi="Times New Roman" w:cs="Times New Roman"/>
          <w:sz w:val="24"/>
          <w:szCs w:val="24"/>
          <w:lang w:eastAsia="id-ID"/>
        </w:rPr>
        <w:t>Rohman, A. (2007). Kimia Farmasi Analisis. Yogyakarta: Pustaka Pelajar</w:t>
      </w:r>
    </w:p>
    <w:p w:rsidR="00E41454" w:rsidRDefault="00E41454" w:rsidP="005F0E00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eastAsiaTheme="minorEastAsia" w:hAnsi="Times New Roman" w:cs="Times New Roman"/>
          <w:sz w:val="24"/>
          <w:szCs w:val="24"/>
          <w:lang w:val="id-ID" w:eastAsia="id-ID"/>
        </w:rPr>
      </w:pPr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Salmia, S. (2016). Analisis Kadar Flavonoid Total Ekstrak Kulit Batang Kedondong Bangkok (</w:t>
      </w:r>
      <w:r w:rsidRPr="00B9655A">
        <w:rPr>
          <w:rFonts w:ascii="Times New Roman" w:eastAsiaTheme="minorEastAsia" w:hAnsi="Times New Roman" w:cs="Times New Roman"/>
          <w:i/>
          <w:sz w:val="24"/>
          <w:szCs w:val="24"/>
          <w:lang w:eastAsia="id-ID"/>
        </w:rPr>
        <w:t>Spondias dulcis</w:t>
      </w:r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 xml:space="preserve">) dengan Metode Spektrofotometri Uv-Vis, </w:t>
      </w:r>
      <w:r w:rsidRPr="00B9655A">
        <w:rPr>
          <w:rFonts w:ascii="Times New Roman" w:eastAsiaTheme="minorEastAsia" w:hAnsi="Times New Roman" w:cs="Times New Roman"/>
          <w:i/>
          <w:sz w:val="24"/>
          <w:szCs w:val="24"/>
          <w:lang w:eastAsia="id-ID"/>
        </w:rPr>
        <w:t>Skripsi</w:t>
      </w:r>
      <w:r>
        <w:rPr>
          <w:rFonts w:ascii="Times New Roman" w:eastAsiaTheme="minorEastAsia" w:hAnsi="Times New Roman" w:cs="Times New Roman"/>
          <w:sz w:val="24"/>
          <w:szCs w:val="24"/>
          <w:lang w:eastAsia="id-ID"/>
        </w:rPr>
        <w:t>. Universitas Alaudin Makassar, 48.</w:t>
      </w:r>
    </w:p>
    <w:p w:rsidR="00652986" w:rsidRPr="00652986" w:rsidRDefault="00652986" w:rsidP="005F0E00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7F2EC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angi, M., Max, R.J.R., Henry, E.I.S., dan Veronica, M.A.M. </w:t>
      </w:r>
      <w:r w:rsidRPr="007F2EC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(</w:t>
      </w:r>
      <w:r w:rsidRPr="007F2EC5">
        <w:rPr>
          <w:rFonts w:ascii="Times New Roman" w:hAnsi="Times New Roman" w:cs="Times New Roman"/>
          <w:color w:val="000000" w:themeColor="text1"/>
          <w:sz w:val="24"/>
          <w:szCs w:val="24"/>
        </w:rPr>
        <w:t>2008</w:t>
      </w:r>
      <w:r w:rsidRPr="007F2EC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</w:t>
      </w:r>
      <w:r w:rsidRPr="007F2EC5">
        <w:rPr>
          <w:rFonts w:ascii="Times New Roman" w:hAnsi="Times New Roman" w:cs="Times New Roman"/>
          <w:color w:val="000000" w:themeColor="text1"/>
          <w:sz w:val="24"/>
          <w:szCs w:val="24"/>
        </w:rPr>
        <w:t>. Analisis Fitokimia Tumbuhan Obat di Kabupaten Minahasa Utara</w:t>
      </w:r>
      <w:r w:rsidRPr="007F2EC5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. J. Progres in Chemistry.</w:t>
      </w:r>
      <w:r w:rsidRPr="007F2EC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Vol 1(1).</w:t>
      </w:r>
    </w:p>
    <w:p w:rsidR="008D684F" w:rsidRPr="008D684F" w:rsidRDefault="008D684F" w:rsidP="005F0E00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D684F">
        <w:rPr>
          <w:rFonts w:ascii="Times New Roman" w:hAnsi="Times New Roman" w:cs="Times New Roman"/>
          <w:noProof/>
          <w:sz w:val="24"/>
          <w:szCs w:val="24"/>
        </w:rPr>
        <w:t xml:space="preserve">Sari, E.K., Purwati, E., Ikhda, C., Hamidah, N. &amp; Novianandra, E. </w:t>
      </w:r>
      <w:r w:rsidR="008A2766">
        <w:rPr>
          <w:rFonts w:ascii="Times New Roman" w:hAnsi="Times New Roman" w:cs="Times New Roman"/>
          <w:noProof/>
          <w:sz w:val="24"/>
          <w:szCs w:val="24"/>
          <w:lang w:val="id-ID"/>
        </w:rPr>
        <w:t>(</w:t>
      </w:r>
      <w:r w:rsidRPr="008D684F">
        <w:rPr>
          <w:rFonts w:ascii="Times New Roman" w:hAnsi="Times New Roman" w:cs="Times New Roman"/>
          <w:noProof/>
          <w:sz w:val="24"/>
          <w:szCs w:val="24"/>
        </w:rPr>
        <w:t>2022</w:t>
      </w:r>
      <w:r w:rsidR="008A2766">
        <w:rPr>
          <w:rFonts w:ascii="Times New Roman" w:hAnsi="Times New Roman" w:cs="Times New Roman"/>
          <w:noProof/>
          <w:sz w:val="24"/>
          <w:szCs w:val="24"/>
          <w:lang w:val="id-ID"/>
        </w:rPr>
        <w:t>)</w:t>
      </w:r>
      <w:r w:rsidRPr="008D684F">
        <w:rPr>
          <w:rFonts w:ascii="Times New Roman" w:hAnsi="Times New Roman" w:cs="Times New Roman"/>
          <w:noProof/>
          <w:sz w:val="24"/>
          <w:szCs w:val="24"/>
        </w:rPr>
        <w:t>. Uji Aktivitas Antibakteri Ekstrak Daun Melati (</w:t>
      </w:r>
      <w:r w:rsidRPr="008A2766">
        <w:rPr>
          <w:rFonts w:ascii="Times New Roman" w:hAnsi="Times New Roman" w:cs="Times New Roman"/>
          <w:i/>
          <w:iCs/>
          <w:noProof/>
          <w:sz w:val="24"/>
          <w:szCs w:val="24"/>
        </w:rPr>
        <w:t>Jasminum sambac</w:t>
      </w:r>
      <w:r w:rsidRPr="008D684F">
        <w:rPr>
          <w:rFonts w:ascii="Times New Roman" w:hAnsi="Times New Roman" w:cs="Times New Roman"/>
          <w:noProof/>
          <w:sz w:val="24"/>
          <w:szCs w:val="24"/>
        </w:rPr>
        <w:t xml:space="preserve">) Terhadap Bakteri </w:t>
      </w:r>
      <w:r w:rsidRPr="008A2766">
        <w:rPr>
          <w:rFonts w:ascii="Times New Roman" w:hAnsi="Times New Roman" w:cs="Times New Roman"/>
          <w:i/>
          <w:iCs/>
          <w:noProof/>
          <w:sz w:val="24"/>
          <w:szCs w:val="24"/>
        </w:rPr>
        <w:t>Propionibacterium acnes</w:t>
      </w:r>
      <w:r w:rsidRPr="008D684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D684F">
        <w:rPr>
          <w:rFonts w:ascii="Times New Roman" w:hAnsi="Times New Roman" w:cs="Times New Roman"/>
          <w:i/>
          <w:iCs/>
          <w:noProof/>
          <w:sz w:val="24"/>
          <w:szCs w:val="24"/>
        </w:rPr>
        <w:t>Jurnal Farmasi Indonesia</w:t>
      </w:r>
      <w:r w:rsidRPr="008D684F">
        <w:rPr>
          <w:rFonts w:ascii="Times New Roman" w:hAnsi="Times New Roman" w:cs="Times New Roman"/>
          <w:noProof/>
          <w:sz w:val="24"/>
          <w:szCs w:val="24"/>
        </w:rPr>
        <w:t>, III(April): 43–52.</w:t>
      </w:r>
    </w:p>
    <w:p w:rsidR="008D684F" w:rsidRPr="008D684F" w:rsidRDefault="008D684F" w:rsidP="0012475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D684F">
        <w:rPr>
          <w:rFonts w:ascii="Times New Roman" w:hAnsi="Times New Roman" w:cs="Times New Roman"/>
          <w:noProof/>
          <w:sz w:val="24"/>
          <w:szCs w:val="24"/>
        </w:rPr>
        <w:t xml:space="preserve">Sastrohamidjojo, H. </w:t>
      </w:r>
      <w:r w:rsidR="008A2766">
        <w:rPr>
          <w:rFonts w:ascii="Times New Roman" w:hAnsi="Times New Roman" w:cs="Times New Roman"/>
          <w:noProof/>
          <w:sz w:val="24"/>
          <w:szCs w:val="24"/>
          <w:lang w:val="id-ID"/>
        </w:rPr>
        <w:t>(</w:t>
      </w:r>
      <w:r w:rsidRPr="008D684F">
        <w:rPr>
          <w:rFonts w:ascii="Times New Roman" w:hAnsi="Times New Roman" w:cs="Times New Roman"/>
          <w:noProof/>
          <w:sz w:val="24"/>
          <w:szCs w:val="24"/>
        </w:rPr>
        <w:t>1985</w:t>
      </w:r>
      <w:r w:rsidR="008A2766">
        <w:rPr>
          <w:rFonts w:ascii="Times New Roman" w:hAnsi="Times New Roman" w:cs="Times New Roman"/>
          <w:noProof/>
          <w:sz w:val="24"/>
          <w:szCs w:val="24"/>
          <w:lang w:val="id-ID"/>
        </w:rPr>
        <w:t>)</w:t>
      </w:r>
      <w:r w:rsidRPr="008D684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D684F">
        <w:rPr>
          <w:rFonts w:ascii="Times New Roman" w:hAnsi="Times New Roman" w:cs="Times New Roman"/>
          <w:i/>
          <w:iCs/>
          <w:noProof/>
          <w:sz w:val="24"/>
          <w:szCs w:val="24"/>
        </w:rPr>
        <w:t>Spektoskopi</w:t>
      </w:r>
      <w:r w:rsidRPr="008D684F">
        <w:rPr>
          <w:rFonts w:ascii="Times New Roman" w:hAnsi="Times New Roman" w:cs="Times New Roman"/>
          <w:noProof/>
          <w:sz w:val="24"/>
          <w:szCs w:val="24"/>
        </w:rPr>
        <w:t>. Yogyakarta: UGM Press.</w:t>
      </w:r>
    </w:p>
    <w:p w:rsidR="008D684F" w:rsidRDefault="008D684F" w:rsidP="0012475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8D684F">
        <w:rPr>
          <w:rFonts w:ascii="Times New Roman" w:hAnsi="Times New Roman" w:cs="Times New Roman"/>
          <w:noProof/>
          <w:sz w:val="24"/>
          <w:szCs w:val="24"/>
        </w:rPr>
        <w:t xml:space="preserve">Sastrohamidjojo, H. </w:t>
      </w:r>
      <w:r w:rsidR="002D33C4">
        <w:rPr>
          <w:rFonts w:ascii="Times New Roman" w:hAnsi="Times New Roman" w:cs="Times New Roman"/>
          <w:noProof/>
          <w:sz w:val="24"/>
          <w:szCs w:val="24"/>
          <w:lang w:val="id-ID"/>
        </w:rPr>
        <w:t>(</w:t>
      </w:r>
      <w:r w:rsidRPr="008D684F">
        <w:rPr>
          <w:rFonts w:ascii="Times New Roman" w:hAnsi="Times New Roman" w:cs="Times New Roman"/>
          <w:noProof/>
          <w:sz w:val="24"/>
          <w:szCs w:val="24"/>
        </w:rPr>
        <w:t>2007</w:t>
      </w:r>
      <w:r w:rsidR="002D33C4">
        <w:rPr>
          <w:rFonts w:ascii="Times New Roman" w:hAnsi="Times New Roman" w:cs="Times New Roman"/>
          <w:noProof/>
          <w:sz w:val="24"/>
          <w:szCs w:val="24"/>
          <w:lang w:val="id-ID"/>
        </w:rPr>
        <w:t>)</w:t>
      </w:r>
      <w:r w:rsidRPr="008D684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D684F">
        <w:rPr>
          <w:rFonts w:ascii="Times New Roman" w:hAnsi="Times New Roman" w:cs="Times New Roman"/>
          <w:i/>
          <w:iCs/>
          <w:noProof/>
          <w:sz w:val="24"/>
          <w:szCs w:val="24"/>
        </w:rPr>
        <w:t>Kromatografi</w:t>
      </w:r>
      <w:r w:rsidRPr="008D684F">
        <w:rPr>
          <w:rFonts w:ascii="Times New Roman" w:hAnsi="Times New Roman" w:cs="Times New Roman"/>
          <w:noProof/>
          <w:sz w:val="24"/>
          <w:szCs w:val="24"/>
        </w:rPr>
        <w:t>. Yogyakarta: UGM Press.</w:t>
      </w:r>
    </w:p>
    <w:p w:rsidR="00424C9B" w:rsidRPr="00424C9B" w:rsidRDefault="00424C9B" w:rsidP="005F0E00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4377F5">
        <w:rPr>
          <w:rFonts w:ascii="Times New Roman" w:hAnsi="Times New Roman" w:cs="Times New Roman"/>
          <w:sz w:val="24"/>
          <w:szCs w:val="24"/>
          <w:lang w:val="id-ID"/>
        </w:rPr>
        <w:t>Suryowi</w:t>
      </w:r>
      <w:r w:rsidR="008A2766">
        <w:rPr>
          <w:rFonts w:ascii="Times New Roman" w:hAnsi="Times New Roman" w:cs="Times New Roman"/>
          <w:sz w:val="24"/>
          <w:szCs w:val="24"/>
          <w:lang w:val="id-ID"/>
        </w:rPr>
        <w:t xml:space="preserve">noto, </w:t>
      </w:r>
      <w:r w:rsidRPr="004377F5">
        <w:rPr>
          <w:rFonts w:ascii="Times New Roman" w:hAnsi="Times New Roman" w:cs="Times New Roman"/>
          <w:sz w:val="24"/>
          <w:szCs w:val="24"/>
          <w:lang w:val="id-ID"/>
        </w:rPr>
        <w:t xml:space="preserve">Sutarni M. </w:t>
      </w:r>
      <w:r w:rsidR="008A2766">
        <w:rPr>
          <w:rFonts w:ascii="Times New Roman" w:hAnsi="Times New Roman" w:cs="Times New Roman"/>
          <w:sz w:val="24"/>
          <w:szCs w:val="24"/>
          <w:lang w:val="id-ID"/>
        </w:rPr>
        <w:t>(</w:t>
      </w:r>
      <w:r w:rsidRPr="004377F5">
        <w:rPr>
          <w:rFonts w:ascii="Times New Roman" w:hAnsi="Times New Roman" w:cs="Times New Roman"/>
          <w:sz w:val="24"/>
          <w:szCs w:val="24"/>
          <w:lang w:val="id-ID"/>
        </w:rPr>
        <w:t>1997</w:t>
      </w:r>
      <w:r w:rsidR="008A2766">
        <w:rPr>
          <w:rFonts w:ascii="Times New Roman" w:hAnsi="Times New Roman" w:cs="Times New Roman"/>
          <w:sz w:val="24"/>
          <w:szCs w:val="24"/>
          <w:lang w:val="id-ID"/>
        </w:rPr>
        <w:t>)</w:t>
      </w:r>
      <w:r w:rsidRPr="004377F5">
        <w:rPr>
          <w:rFonts w:ascii="Times New Roman" w:hAnsi="Times New Roman" w:cs="Times New Roman"/>
          <w:sz w:val="24"/>
          <w:szCs w:val="24"/>
          <w:lang w:val="id-ID"/>
        </w:rPr>
        <w:t>. F</w:t>
      </w:r>
      <w:r w:rsidRPr="00BE1C30">
        <w:rPr>
          <w:rFonts w:ascii="Times New Roman" w:hAnsi="Times New Roman" w:cs="Times New Roman"/>
          <w:i/>
          <w:iCs/>
          <w:sz w:val="24"/>
          <w:szCs w:val="24"/>
          <w:lang w:val="id-ID"/>
        </w:rPr>
        <w:t>lora Eksotika Tanaman Hias Berbunga</w:t>
      </w:r>
      <w:r w:rsidRPr="004377F5">
        <w:rPr>
          <w:rFonts w:ascii="Times New Roman" w:hAnsi="Times New Roman" w:cs="Times New Roman"/>
          <w:sz w:val="24"/>
          <w:szCs w:val="24"/>
          <w:lang w:val="id-ID"/>
        </w:rPr>
        <w:t>.</w:t>
      </w:r>
      <w:r w:rsidR="008A2766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4377F5">
        <w:rPr>
          <w:rFonts w:ascii="Times New Roman" w:hAnsi="Times New Roman" w:cs="Times New Roman"/>
          <w:sz w:val="24"/>
          <w:szCs w:val="24"/>
          <w:lang w:val="id-ID"/>
        </w:rPr>
        <w:t>Yogyakarta. Kanisius.</w:t>
      </w:r>
    </w:p>
    <w:p w:rsidR="008D684F" w:rsidRDefault="008D684F" w:rsidP="005F0E00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DD7FDC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Tamami, N.D.B. </w:t>
      </w:r>
      <w:r w:rsidR="008A2766">
        <w:rPr>
          <w:rFonts w:ascii="Times New Roman" w:hAnsi="Times New Roman" w:cs="Times New Roman"/>
          <w:noProof/>
          <w:sz w:val="24"/>
          <w:szCs w:val="24"/>
          <w:lang w:val="id-ID"/>
        </w:rPr>
        <w:t>(</w:t>
      </w:r>
      <w:r w:rsidRPr="00DD7FDC">
        <w:rPr>
          <w:rFonts w:ascii="Times New Roman" w:hAnsi="Times New Roman" w:cs="Times New Roman"/>
          <w:noProof/>
          <w:sz w:val="24"/>
          <w:szCs w:val="24"/>
          <w:lang w:val="id-ID"/>
        </w:rPr>
        <w:t>2012</w:t>
      </w:r>
      <w:r w:rsidR="008A2766">
        <w:rPr>
          <w:rFonts w:ascii="Times New Roman" w:hAnsi="Times New Roman" w:cs="Times New Roman"/>
          <w:noProof/>
          <w:sz w:val="24"/>
          <w:szCs w:val="24"/>
          <w:lang w:val="id-ID"/>
        </w:rPr>
        <w:t>)</w:t>
      </w:r>
      <w:r w:rsidRPr="00DD7FDC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. Potensi Usaha Tani Melati Ratoh Ebuh Sebagai Komoditi Unggulan Daerah Di Jawa Timur. </w:t>
      </w:r>
      <w:r w:rsidRPr="008D684F">
        <w:rPr>
          <w:rFonts w:ascii="Times New Roman" w:hAnsi="Times New Roman" w:cs="Times New Roman"/>
          <w:i/>
          <w:iCs/>
          <w:noProof/>
          <w:sz w:val="24"/>
          <w:szCs w:val="24"/>
        </w:rPr>
        <w:t>Jurnal Sosial Ekonomi Dan Kebijakan Pertanian</w:t>
      </w:r>
      <w:r w:rsidRPr="008D684F">
        <w:rPr>
          <w:rFonts w:ascii="Times New Roman" w:hAnsi="Times New Roman" w:cs="Times New Roman"/>
          <w:noProof/>
          <w:sz w:val="24"/>
          <w:szCs w:val="24"/>
        </w:rPr>
        <w:t>, 1(2): 160.</w:t>
      </w:r>
    </w:p>
    <w:p w:rsidR="00652986" w:rsidRPr="00652986" w:rsidRDefault="00652986" w:rsidP="005F0E00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7F2EC5">
        <w:rPr>
          <w:rFonts w:ascii="Times New Roman" w:hAnsi="Times New Roman" w:cs="Times New Roman"/>
          <w:sz w:val="24"/>
          <w:szCs w:val="24"/>
        </w:rPr>
        <w:lastRenderedPageBreak/>
        <w:t xml:space="preserve">Tiwari, P., Kumar, B., Kaut, M., Kaur, G., &amp; Kaur, H. (2011). </w:t>
      </w:r>
      <w:r w:rsidRPr="00BE1C30">
        <w:rPr>
          <w:rFonts w:ascii="Times New Roman" w:hAnsi="Times New Roman" w:cs="Times New Roman"/>
          <w:i/>
          <w:iCs/>
          <w:sz w:val="24"/>
          <w:szCs w:val="24"/>
        </w:rPr>
        <w:t>Phytochemical screening and extraction</w:t>
      </w:r>
      <w:r w:rsidRPr="007F2EC5">
        <w:rPr>
          <w:rFonts w:ascii="Times New Roman" w:hAnsi="Times New Roman" w:cs="Times New Roman"/>
          <w:sz w:val="24"/>
          <w:szCs w:val="24"/>
        </w:rPr>
        <w:t>: A Review. Internationale Pharmaceutical Sciencia, 1 (1), Hal 98-106.</w:t>
      </w:r>
    </w:p>
    <w:p w:rsidR="008D684F" w:rsidRDefault="008D684F" w:rsidP="005F0E00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8D684F">
        <w:rPr>
          <w:rFonts w:ascii="Times New Roman" w:hAnsi="Times New Roman" w:cs="Times New Roman"/>
          <w:noProof/>
          <w:sz w:val="24"/>
          <w:szCs w:val="24"/>
        </w:rPr>
        <w:t xml:space="preserve">Wibawani, L., Wahyuni, E.S. &amp; Utami, Y.W. </w:t>
      </w:r>
      <w:r w:rsidR="008A2766">
        <w:rPr>
          <w:rFonts w:ascii="Times New Roman" w:hAnsi="Times New Roman" w:cs="Times New Roman"/>
          <w:noProof/>
          <w:sz w:val="24"/>
          <w:szCs w:val="24"/>
          <w:lang w:val="id-ID"/>
        </w:rPr>
        <w:t>(</w:t>
      </w:r>
      <w:r w:rsidRPr="008D684F">
        <w:rPr>
          <w:rFonts w:ascii="Times New Roman" w:hAnsi="Times New Roman" w:cs="Times New Roman"/>
          <w:noProof/>
          <w:sz w:val="24"/>
          <w:szCs w:val="24"/>
        </w:rPr>
        <w:t>2015</w:t>
      </w:r>
      <w:r w:rsidR="008A2766">
        <w:rPr>
          <w:rFonts w:ascii="Times New Roman" w:hAnsi="Times New Roman" w:cs="Times New Roman"/>
          <w:noProof/>
          <w:sz w:val="24"/>
          <w:szCs w:val="24"/>
          <w:lang w:val="id-ID"/>
        </w:rPr>
        <w:t>)</w:t>
      </w:r>
      <w:r w:rsidRPr="008D684F">
        <w:rPr>
          <w:rFonts w:ascii="Times New Roman" w:hAnsi="Times New Roman" w:cs="Times New Roman"/>
          <w:noProof/>
          <w:sz w:val="24"/>
          <w:szCs w:val="24"/>
        </w:rPr>
        <w:t>. Pengaruh Pemberian Ekstrak Etanol Daun Melati (</w:t>
      </w:r>
      <w:r w:rsidRPr="008A2766">
        <w:rPr>
          <w:rFonts w:ascii="Times New Roman" w:hAnsi="Times New Roman" w:cs="Times New Roman"/>
          <w:i/>
          <w:iCs/>
          <w:noProof/>
          <w:sz w:val="24"/>
          <w:szCs w:val="24"/>
        </w:rPr>
        <w:t>Jasminum sambac</w:t>
      </w:r>
      <w:r w:rsidRPr="008D684F">
        <w:rPr>
          <w:rFonts w:ascii="Times New Roman" w:hAnsi="Times New Roman" w:cs="Times New Roman"/>
          <w:noProof/>
          <w:sz w:val="24"/>
          <w:szCs w:val="24"/>
        </w:rPr>
        <w:t xml:space="preserve"> L. Ait) secara Topikal terhadap Peningkatan Kontraksi Luka Bakar Derajat II A pada Tikus Putih (</w:t>
      </w:r>
      <w:r w:rsidRPr="008A2766">
        <w:rPr>
          <w:rFonts w:ascii="Times New Roman" w:hAnsi="Times New Roman" w:cs="Times New Roman"/>
          <w:i/>
          <w:iCs/>
          <w:noProof/>
          <w:sz w:val="24"/>
          <w:szCs w:val="24"/>
        </w:rPr>
        <w:t>Rattus norvegicus</w:t>
      </w:r>
      <w:r w:rsidRPr="008D684F">
        <w:rPr>
          <w:rFonts w:ascii="Times New Roman" w:hAnsi="Times New Roman" w:cs="Times New Roman"/>
          <w:noProof/>
          <w:sz w:val="24"/>
          <w:szCs w:val="24"/>
        </w:rPr>
        <w:t xml:space="preserve">) Galur Wistar. </w:t>
      </w:r>
      <w:r w:rsidRPr="008D684F">
        <w:rPr>
          <w:rFonts w:ascii="Times New Roman" w:hAnsi="Times New Roman" w:cs="Times New Roman"/>
          <w:i/>
          <w:iCs/>
          <w:noProof/>
          <w:sz w:val="24"/>
          <w:szCs w:val="24"/>
        </w:rPr>
        <w:t>Jurnal K</w:t>
      </w:r>
      <w:r w:rsidR="008A2766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>e</w:t>
      </w:r>
      <w:r w:rsidRPr="008D684F">
        <w:rPr>
          <w:rFonts w:ascii="Times New Roman" w:hAnsi="Times New Roman" w:cs="Times New Roman"/>
          <w:i/>
          <w:iCs/>
          <w:noProof/>
          <w:sz w:val="24"/>
          <w:szCs w:val="24"/>
        </w:rPr>
        <w:t>sehatan FKUB</w:t>
      </w:r>
      <w:r w:rsidRPr="008D684F">
        <w:rPr>
          <w:rFonts w:ascii="Times New Roman" w:hAnsi="Times New Roman" w:cs="Times New Roman"/>
          <w:noProof/>
          <w:sz w:val="24"/>
          <w:szCs w:val="24"/>
        </w:rPr>
        <w:t>, 2(4): 196–206.</w:t>
      </w:r>
    </w:p>
    <w:p w:rsidR="00652986" w:rsidRDefault="00424C9B" w:rsidP="00BE1C30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904F99">
        <w:rPr>
          <w:rFonts w:ascii="Times New Roman" w:hAnsi="Times New Roman" w:cs="Times New Roman"/>
          <w:sz w:val="24"/>
          <w:szCs w:val="24"/>
          <w:lang w:val="id-ID"/>
        </w:rPr>
        <w:t>Widowati. (2016). Uji Kandungan Fitokimia dan Uji Aktivitas Antioksidan, Antielastase, Antikolagenase Ekstrak Bunga Melati (</w:t>
      </w:r>
      <w:r w:rsidRPr="008A2766">
        <w:rPr>
          <w:rFonts w:ascii="Times New Roman" w:hAnsi="Times New Roman" w:cs="Times New Roman"/>
          <w:i/>
          <w:iCs/>
          <w:sz w:val="24"/>
          <w:szCs w:val="24"/>
          <w:lang w:val="id-ID"/>
        </w:rPr>
        <w:t>Jasminum sambac</w:t>
      </w:r>
      <w:r w:rsidRPr="00904F99">
        <w:rPr>
          <w:rFonts w:ascii="Times New Roman" w:hAnsi="Times New Roman" w:cs="Times New Roman"/>
          <w:sz w:val="24"/>
          <w:szCs w:val="24"/>
          <w:lang w:val="id-ID"/>
        </w:rPr>
        <w:t xml:space="preserve"> l. W. Ait) (Doctoral dissertation, Universitas Kristen Maranatha)</w:t>
      </w:r>
      <w:r w:rsidR="00CD3A38">
        <w:rPr>
          <w:rFonts w:ascii="Times New Roman" w:hAnsi="Times New Roman" w:cs="Times New Roman"/>
          <w:sz w:val="24"/>
          <w:szCs w:val="24"/>
          <w:lang w:val="id-ID"/>
        </w:rPr>
        <w:t>.</w:t>
      </w:r>
    </w:p>
    <w:p w:rsidR="00E41454" w:rsidRPr="00424C9B" w:rsidRDefault="00E41454" w:rsidP="005F0E00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lang w:val="id-ID"/>
        </w:rPr>
      </w:pPr>
      <w:r w:rsidRPr="00D6380E">
        <w:rPr>
          <w:rFonts w:ascii="Times New Roman" w:hAnsi="Times New Roman" w:cs="Times New Roman"/>
          <w:noProof/>
          <w:sz w:val="24"/>
          <w:szCs w:val="24"/>
        </w:rPr>
        <w:t>Winarsi</w:t>
      </w:r>
      <w:r>
        <w:rPr>
          <w:rFonts w:ascii="Times New Roman" w:hAnsi="Times New Roman" w:cs="Times New Roman"/>
          <w:noProof/>
          <w:sz w:val="24"/>
          <w:szCs w:val="24"/>
        </w:rPr>
        <w:t>h</w:t>
      </w:r>
      <w:r w:rsidRPr="00D6380E">
        <w:rPr>
          <w:rFonts w:ascii="Times New Roman" w:hAnsi="Times New Roman" w:cs="Times New Roman"/>
          <w:noProof/>
          <w:sz w:val="24"/>
          <w:szCs w:val="24"/>
        </w:rPr>
        <w:t xml:space="preserve">, H. (2007). </w:t>
      </w:r>
      <w:r w:rsidRPr="00D6380E">
        <w:rPr>
          <w:rFonts w:ascii="Times New Roman" w:hAnsi="Times New Roman" w:cs="Times New Roman"/>
          <w:i/>
          <w:iCs/>
          <w:noProof/>
          <w:sz w:val="24"/>
          <w:szCs w:val="24"/>
        </w:rPr>
        <w:t>Antioksidan Almai dan Radikal Bebas</w:t>
      </w:r>
      <w:r w:rsidRPr="00D6380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Yogyakarta : </w:t>
      </w:r>
      <w:r w:rsidRPr="00D6380E">
        <w:rPr>
          <w:rFonts w:ascii="Times New Roman" w:hAnsi="Times New Roman" w:cs="Times New Roman"/>
          <w:noProof/>
          <w:sz w:val="24"/>
          <w:szCs w:val="24"/>
        </w:rPr>
        <w:t>Kanisius</w:t>
      </w:r>
    </w:p>
    <w:p w:rsidR="008D684F" w:rsidRDefault="008D684F" w:rsidP="005F0E00">
      <w:pPr>
        <w:pStyle w:val="ListParagraph"/>
        <w:tabs>
          <w:tab w:val="left" w:pos="1950"/>
        </w:tabs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fldChar w:fldCharType="end"/>
      </w:r>
      <w:r w:rsidR="00424C9B" w:rsidRPr="004377F5">
        <w:rPr>
          <w:rFonts w:ascii="Times New Roman" w:hAnsi="Times New Roman" w:cs="Times New Roman"/>
          <w:sz w:val="24"/>
          <w:szCs w:val="24"/>
          <w:lang w:val="id-ID"/>
        </w:rPr>
        <w:t xml:space="preserve">Zhang, Zheng-fu., Bao-linBian., Jian Yan., Xiu- fengTian. </w:t>
      </w:r>
      <w:r w:rsidR="002D33C4">
        <w:rPr>
          <w:rFonts w:ascii="Times New Roman" w:hAnsi="Times New Roman" w:cs="Times New Roman"/>
          <w:sz w:val="24"/>
          <w:szCs w:val="24"/>
          <w:lang w:val="id-ID"/>
        </w:rPr>
        <w:t>(</w:t>
      </w:r>
      <w:r w:rsidR="00424C9B" w:rsidRPr="004377F5">
        <w:rPr>
          <w:rFonts w:ascii="Times New Roman" w:hAnsi="Times New Roman" w:cs="Times New Roman"/>
          <w:sz w:val="24"/>
          <w:szCs w:val="24"/>
          <w:lang w:val="id-ID"/>
        </w:rPr>
        <w:t>2004</w:t>
      </w:r>
      <w:r w:rsidR="002D33C4">
        <w:rPr>
          <w:rFonts w:ascii="Times New Roman" w:hAnsi="Times New Roman" w:cs="Times New Roman"/>
          <w:sz w:val="24"/>
          <w:szCs w:val="24"/>
          <w:lang w:val="id-ID"/>
        </w:rPr>
        <w:t>)</w:t>
      </w:r>
      <w:r w:rsidR="00424C9B" w:rsidRPr="004377F5">
        <w:rPr>
          <w:rFonts w:ascii="Times New Roman" w:hAnsi="Times New Roman" w:cs="Times New Roman"/>
          <w:sz w:val="24"/>
          <w:szCs w:val="24"/>
          <w:lang w:val="id-ID"/>
        </w:rPr>
        <w:t>. Studies on</w:t>
      </w:r>
      <w:r w:rsidR="00424C9B">
        <w:rPr>
          <w:rFonts w:ascii="Times New Roman" w:hAnsi="Times New Roman" w:cs="Times New Roman"/>
          <w:sz w:val="24"/>
          <w:szCs w:val="24"/>
          <w:lang w:val="id-ID"/>
        </w:rPr>
        <w:t xml:space="preserve"> chemical </w:t>
      </w:r>
      <w:r w:rsidR="00424C9B" w:rsidRPr="004377F5">
        <w:rPr>
          <w:rFonts w:ascii="Times New Roman" w:hAnsi="Times New Roman" w:cs="Times New Roman"/>
          <w:sz w:val="24"/>
          <w:szCs w:val="24"/>
          <w:lang w:val="id-ID"/>
        </w:rPr>
        <w:t>constituten</w:t>
      </w:r>
      <w:r w:rsidR="008A2766">
        <w:rPr>
          <w:rFonts w:ascii="Times New Roman" w:hAnsi="Times New Roman" w:cs="Times New Roman"/>
          <w:sz w:val="24"/>
          <w:szCs w:val="24"/>
          <w:lang w:val="id-ID"/>
        </w:rPr>
        <w:t xml:space="preserve">ts in roots of </w:t>
      </w:r>
      <w:r w:rsidR="008A2766" w:rsidRPr="008A2766">
        <w:rPr>
          <w:rFonts w:ascii="Times New Roman" w:hAnsi="Times New Roman" w:cs="Times New Roman"/>
          <w:i/>
          <w:iCs/>
          <w:sz w:val="24"/>
          <w:szCs w:val="24"/>
          <w:lang w:val="id-ID"/>
        </w:rPr>
        <w:t>Jasminum sambac</w:t>
      </w:r>
      <w:r w:rsidR="008A2766">
        <w:rPr>
          <w:rFonts w:ascii="Times New Roman" w:hAnsi="Times New Roman" w:cs="Times New Roman"/>
          <w:sz w:val="24"/>
          <w:szCs w:val="24"/>
          <w:lang w:val="id-ID"/>
        </w:rPr>
        <w:t>.</w:t>
      </w:r>
    </w:p>
    <w:p w:rsidR="00EC5E9E" w:rsidRDefault="007744EF" w:rsidP="008A2766">
      <w:pPr>
        <w:tabs>
          <w:tab w:val="left" w:pos="1950"/>
        </w:tabs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8A2766">
        <w:rPr>
          <w:rFonts w:ascii="Times New Roman" w:hAnsi="Times New Roman" w:cs="Times New Roman"/>
          <w:sz w:val="24"/>
          <w:szCs w:val="24"/>
        </w:rPr>
        <w:t xml:space="preserve">Zheng, G., I. S., </w:t>
      </w:r>
      <w:proofErr w:type="gramStart"/>
      <w:r w:rsidRPr="008A2766">
        <w:rPr>
          <w:rFonts w:ascii="Times New Roman" w:hAnsi="Times New Roman" w:cs="Times New Roman"/>
          <w:sz w:val="24"/>
          <w:szCs w:val="24"/>
        </w:rPr>
        <w:t>Haworth.,</w:t>
      </w:r>
      <w:proofErr w:type="gramEnd"/>
      <w:r w:rsidRPr="008A2766">
        <w:rPr>
          <w:rFonts w:ascii="Times New Roman" w:hAnsi="Times New Roman" w:cs="Times New Roman"/>
          <w:sz w:val="24"/>
          <w:szCs w:val="24"/>
        </w:rPr>
        <w:t xml:space="preserve"> Zuo, Z. M. S, Chow A. H. (2005). Physicohemical and Structural Characterization of Quersetin-Beta Egelodextrin, </w:t>
      </w:r>
      <w:r w:rsidRPr="008A2766">
        <w:rPr>
          <w:rFonts w:ascii="Times New Roman" w:hAnsi="Times New Roman" w:cs="Times New Roman"/>
          <w:i/>
          <w:iCs/>
          <w:sz w:val="24"/>
          <w:szCs w:val="24"/>
        </w:rPr>
        <w:t>Journal</w:t>
      </w:r>
      <w:r w:rsidRPr="008A2766">
        <w:rPr>
          <w:rFonts w:ascii="Times New Roman" w:hAnsi="Times New Roman" w:cs="Times New Roman"/>
          <w:sz w:val="24"/>
          <w:szCs w:val="24"/>
        </w:rPr>
        <w:t xml:space="preserve"> Pharm. Sci, 94 (5</w:t>
      </w:r>
      <w:proofErr w:type="gramStart"/>
      <w:r w:rsidRPr="008A2766">
        <w:rPr>
          <w:rFonts w:ascii="Times New Roman" w:hAnsi="Times New Roman" w:cs="Times New Roman"/>
          <w:sz w:val="24"/>
          <w:szCs w:val="24"/>
        </w:rPr>
        <w:t>) :</w:t>
      </w:r>
      <w:proofErr w:type="gramEnd"/>
      <w:r w:rsidRPr="008A2766">
        <w:rPr>
          <w:rFonts w:ascii="Times New Roman" w:hAnsi="Times New Roman" w:cs="Times New Roman"/>
          <w:sz w:val="24"/>
          <w:szCs w:val="24"/>
        </w:rPr>
        <w:t xml:space="preserve"> 1079-1089</w:t>
      </w:r>
    </w:p>
    <w:p w:rsidR="007744EF" w:rsidRDefault="00722E71" w:rsidP="008A2766">
      <w:pPr>
        <w:tabs>
          <w:tab w:val="left" w:pos="1950"/>
        </w:tabs>
        <w:spacing w:after="0" w:line="240" w:lineRule="auto"/>
        <w:ind w:left="567" w:hanging="567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br/>
      </w:r>
      <w:bookmarkStart w:id="0" w:name="_GoBack"/>
      <w:bookmarkEnd w:id="0"/>
    </w:p>
    <w:sectPr w:rsidR="007744EF" w:rsidSect="001875A5">
      <w:headerReference w:type="first" r:id="rId9"/>
      <w:footerReference w:type="first" r:id="rId10"/>
      <w:pgSz w:w="11907" w:h="16839" w:code="9"/>
      <w:pgMar w:top="1701" w:right="1701" w:bottom="1701" w:left="2268" w:header="720" w:footer="720" w:gutter="0"/>
      <w:pgNumType w:start="5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96380" w:rsidRDefault="00396380" w:rsidP="002C48B3">
      <w:pPr>
        <w:spacing w:after="0" w:line="240" w:lineRule="auto"/>
      </w:pPr>
      <w:r>
        <w:separator/>
      </w:r>
    </w:p>
  </w:endnote>
  <w:endnote w:type="continuationSeparator" w:id="0">
    <w:p w:rsidR="00396380" w:rsidRDefault="00396380" w:rsidP="002C48B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047803372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821ADF" w:rsidRDefault="00821ADF">
        <w:pPr>
          <w:pStyle w:val="Footer"/>
          <w:jc w:val="center"/>
        </w:pPr>
        <w:r w:rsidRPr="00673167">
          <w:rPr>
            <w:rFonts w:ascii="Times New Roman" w:hAnsi="Times New Roman" w:cs="Times New Roman"/>
            <w:sz w:val="24"/>
          </w:rPr>
          <w:fldChar w:fldCharType="begin"/>
        </w:r>
        <w:r w:rsidRPr="00673167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673167">
          <w:rPr>
            <w:rFonts w:ascii="Times New Roman" w:hAnsi="Times New Roman" w:cs="Times New Roman"/>
            <w:sz w:val="24"/>
          </w:rPr>
          <w:fldChar w:fldCharType="separate"/>
        </w:r>
        <w:r w:rsidR="00D14FBD">
          <w:rPr>
            <w:rFonts w:ascii="Times New Roman" w:hAnsi="Times New Roman" w:cs="Times New Roman"/>
            <w:noProof/>
            <w:sz w:val="24"/>
          </w:rPr>
          <w:t>51</w:t>
        </w:r>
        <w:r w:rsidRPr="00673167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821ADF" w:rsidRDefault="00821AD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96380" w:rsidRDefault="00396380" w:rsidP="002C48B3">
      <w:pPr>
        <w:spacing w:after="0" w:line="240" w:lineRule="auto"/>
      </w:pPr>
      <w:r>
        <w:separator/>
      </w:r>
    </w:p>
  </w:footnote>
  <w:footnote w:type="continuationSeparator" w:id="0">
    <w:p w:rsidR="00396380" w:rsidRDefault="00396380" w:rsidP="002C48B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21ADF" w:rsidRPr="00673167" w:rsidRDefault="00821ADF" w:rsidP="00673167">
    <w:pPr>
      <w:pStyle w:val="Header"/>
      <w:jc w:val="right"/>
      <w:rPr>
        <w:rFonts w:ascii="Times New Roman" w:hAnsi="Times New Roman" w:cs="Times New Roman"/>
        <w:noProof/>
        <w:sz w:val="24"/>
        <w:rtl/>
      </w:rPr>
    </w:pPr>
  </w:p>
  <w:p w:rsidR="00821ADF" w:rsidRDefault="00821ADF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F639FD"/>
    <w:multiLevelType w:val="multilevel"/>
    <w:tmpl w:val="A3E2B8E6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927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854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421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348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91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842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409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336" w:hanging="1800"/>
      </w:pPr>
      <w:rPr>
        <w:rFonts w:hint="default"/>
      </w:rPr>
    </w:lvl>
  </w:abstractNum>
  <w:abstractNum w:abstractNumId="1">
    <w:nsid w:val="06E40E5E"/>
    <w:multiLevelType w:val="hybridMultilevel"/>
    <w:tmpl w:val="4574E818"/>
    <w:lvl w:ilvl="0" w:tplc="7A8A5DA0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789" w:hanging="360"/>
      </w:pPr>
    </w:lvl>
    <w:lvl w:ilvl="2" w:tplc="05C01918">
      <w:start w:val="1"/>
      <w:numFmt w:val="decimal"/>
      <w:lvlText w:val="%3."/>
      <w:lvlJc w:val="left"/>
      <w:pPr>
        <w:ind w:left="502" w:hanging="360"/>
      </w:pPr>
      <w:rPr>
        <w:rFonts w:hint="default"/>
      </w:rPr>
    </w:lvl>
    <w:lvl w:ilvl="3" w:tplc="90BAC4A6">
      <w:start w:val="1"/>
      <w:numFmt w:val="upperLetter"/>
      <w:lvlText w:val="(%4)"/>
      <w:lvlJc w:val="left"/>
      <w:pPr>
        <w:ind w:left="3229" w:hanging="360"/>
      </w:pPr>
      <w:rPr>
        <w:rFonts w:hint="default"/>
      </w:r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">
    <w:nsid w:val="08FC633C"/>
    <w:multiLevelType w:val="hybridMultilevel"/>
    <w:tmpl w:val="D4FA1754"/>
    <w:lvl w:ilvl="0" w:tplc="31C0DEF6">
      <w:start w:val="1"/>
      <w:numFmt w:val="decimal"/>
      <w:lvlText w:val="%1."/>
      <w:lvlJc w:val="left"/>
      <w:pPr>
        <w:ind w:left="720" w:hanging="360"/>
      </w:pPr>
      <w:rPr>
        <w:rFonts w:asciiTheme="majorBidi" w:hAnsiTheme="majorBidi" w:cstheme="majorBid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07C26B1"/>
    <w:multiLevelType w:val="hybridMultilevel"/>
    <w:tmpl w:val="161A68C8"/>
    <w:lvl w:ilvl="0" w:tplc="3822D9E0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0B64861"/>
    <w:multiLevelType w:val="multilevel"/>
    <w:tmpl w:val="0CB6FBD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915" w:hanging="55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  <w:b/>
        <w:i w:val="0"/>
        <w:color w:val="000000" w:themeColor="text1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5">
    <w:nsid w:val="136F4EB9"/>
    <w:multiLevelType w:val="hybridMultilevel"/>
    <w:tmpl w:val="FFBEE278"/>
    <w:lvl w:ilvl="0" w:tplc="612C5BFA">
      <w:start w:val="6"/>
      <w:numFmt w:val="bullet"/>
      <w:lvlText w:val="-"/>
      <w:lvlJc w:val="left"/>
      <w:pPr>
        <w:ind w:left="1778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249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1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3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5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37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09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1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38" w:hanging="360"/>
      </w:pPr>
      <w:rPr>
        <w:rFonts w:ascii="Wingdings" w:hAnsi="Wingdings" w:hint="default"/>
      </w:rPr>
    </w:lvl>
  </w:abstractNum>
  <w:abstractNum w:abstractNumId="6">
    <w:nsid w:val="15091F82"/>
    <w:multiLevelType w:val="hybridMultilevel"/>
    <w:tmpl w:val="203E32BE"/>
    <w:lvl w:ilvl="0" w:tplc="BF1AF254">
      <w:start w:val="6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  <w:b w:val="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1BD617BF"/>
    <w:multiLevelType w:val="multilevel"/>
    <w:tmpl w:val="EF983E9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6"/>
      <w:numFmt w:val="decimal"/>
      <w:lvlText w:val="1.%3"/>
      <w:lvlJc w:val="left"/>
      <w:pPr>
        <w:ind w:left="720" w:hanging="720"/>
      </w:pPr>
      <w:rPr>
        <w:rFonts w:ascii="Times New Roman" w:hAnsi="Times New Roman" w:hint="default"/>
        <w:b/>
        <w:i w:val="0"/>
        <w:sz w:val="24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">
    <w:nsid w:val="230240D1"/>
    <w:multiLevelType w:val="hybridMultilevel"/>
    <w:tmpl w:val="49A2276E"/>
    <w:lvl w:ilvl="0" w:tplc="0409000F">
      <w:start w:val="1"/>
      <w:numFmt w:val="decimal"/>
      <w:lvlText w:val="%1."/>
      <w:lvlJc w:val="left"/>
      <w:pPr>
        <w:ind w:left="1494" w:hanging="360"/>
      </w:pPr>
    </w:lvl>
    <w:lvl w:ilvl="1" w:tplc="04090019">
      <w:start w:val="1"/>
      <w:numFmt w:val="lowerLetter"/>
      <w:lvlText w:val="%2."/>
      <w:lvlJc w:val="left"/>
      <w:pPr>
        <w:ind w:left="2214" w:hanging="360"/>
      </w:pPr>
    </w:lvl>
    <w:lvl w:ilvl="2" w:tplc="0409001B">
      <w:start w:val="1"/>
      <w:numFmt w:val="lowerRoman"/>
      <w:lvlText w:val="%3."/>
      <w:lvlJc w:val="right"/>
      <w:pPr>
        <w:ind w:left="2934" w:hanging="180"/>
      </w:pPr>
    </w:lvl>
    <w:lvl w:ilvl="3" w:tplc="FB00FBD2">
      <w:start w:val="1"/>
      <w:numFmt w:val="decimal"/>
      <w:lvlText w:val="%4."/>
      <w:lvlJc w:val="left"/>
      <w:pPr>
        <w:ind w:left="3654" w:hanging="360"/>
      </w:pPr>
      <w:rPr>
        <w:i w:val="0"/>
        <w:iCs/>
      </w:rPr>
    </w:lvl>
    <w:lvl w:ilvl="4" w:tplc="04090019">
      <w:start w:val="1"/>
      <w:numFmt w:val="lowerLetter"/>
      <w:lvlText w:val="%5."/>
      <w:lvlJc w:val="left"/>
      <w:pPr>
        <w:ind w:left="4374" w:hanging="360"/>
      </w:pPr>
    </w:lvl>
    <w:lvl w:ilvl="5" w:tplc="0409001B">
      <w:start w:val="1"/>
      <w:numFmt w:val="lowerRoman"/>
      <w:lvlText w:val="%6."/>
      <w:lvlJc w:val="right"/>
      <w:pPr>
        <w:ind w:left="5094" w:hanging="180"/>
      </w:pPr>
    </w:lvl>
    <w:lvl w:ilvl="6" w:tplc="0409000F">
      <w:start w:val="1"/>
      <w:numFmt w:val="decimal"/>
      <w:lvlText w:val="%7."/>
      <w:lvlJc w:val="left"/>
      <w:pPr>
        <w:ind w:left="5814" w:hanging="360"/>
      </w:pPr>
    </w:lvl>
    <w:lvl w:ilvl="7" w:tplc="04090019">
      <w:start w:val="1"/>
      <w:numFmt w:val="lowerLetter"/>
      <w:lvlText w:val="%8."/>
      <w:lvlJc w:val="left"/>
      <w:pPr>
        <w:ind w:left="6534" w:hanging="360"/>
      </w:pPr>
    </w:lvl>
    <w:lvl w:ilvl="8" w:tplc="0409001B">
      <w:start w:val="1"/>
      <w:numFmt w:val="lowerRoman"/>
      <w:lvlText w:val="%9."/>
      <w:lvlJc w:val="right"/>
      <w:pPr>
        <w:ind w:left="7254" w:hanging="180"/>
      </w:pPr>
    </w:lvl>
  </w:abstractNum>
  <w:abstractNum w:abstractNumId="9">
    <w:nsid w:val="26F132F3"/>
    <w:multiLevelType w:val="multilevel"/>
    <w:tmpl w:val="7EBC950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0">
    <w:nsid w:val="2D611CA6"/>
    <w:multiLevelType w:val="hybridMultilevel"/>
    <w:tmpl w:val="874ACD18"/>
    <w:lvl w:ilvl="0" w:tplc="721407E6">
      <w:start w:val="6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  <w:b w:val="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311D66C8"/>
    <w:multiLevelType w:val="hybridMultilevel"/>
    <w:tmpl w:val="091E01E8"/>
    <w:lvl w:ilvl="0" w:tplc="7FC677DE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b w:val="0"/>
        <w:bCs/>
        <w:i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32E36233"/>
    <w:multiLevelType w:val="hybridMultilevel"/>
    <w:tmpl w:val="0AB04D4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351F2764"/>
    <w:multiLevelType w:val="hybridMultilevel"/>
    <w:tmpl w:val="F33042BC"/>
    <w:lvl w:ilvl="0" w:tplc="350C561C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  <w:sz w:val="24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35E97109"/>
    <w:multiLevelType w:val="multilevel"/>
    <w:tmpl w:val="63461412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5">
    <w:nsid w:val="3A7E2489"/>
    <w:multiLevelType w:val="multilevel"/>
    <w:tmpl w:val="B40255E6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6">
    <w:nsid w:val="3DE24468"/>
    <w:multiLevelType w:val="multilevel"/>
    <w:tmpl w:val="D2C802F2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17">
    <w:nsid w:val="3F2C41D6"/>
    <w:multiLevelType w:val="hybridMultilevel"/>
    <w:tmpl w:val="33AA7676"/>
    <w:lvl w:ilvl="0" w:tplc="4B64AD9E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48BA3BF5"/>
    <w:multiLevelType w:val="multilevel"/>
    <w:tmpl w:val="3D52FBC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840" w:hanging="480"/>
      </w:pPr>
      <w:rPr>
        <w:rFonts w:hint="default"/>
        <w:b/>
        <w:color w:val="auto"/>
      </w:rPr>
    </w:lvl>
    <w:lvl w:ilvl="2">
      <w:start w:val="2"/>
      <w:numFmt w:val="decimal"/>
      <w:isLgl/>
      <w:lvlText w:val="%1.%2.%3"/>
      <w:lvlJc w:val="left"/>
      <w:pPr>
        <w:ind w:left="720" w:hanging="720"/>
      </w:pPr>
      <w:rPr>
        <w:rFonts w:hint="default"/>
        <w:b/>
        <w:color w:val="auto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9">
    <w:nsid w:val="4D502C7A"/>
    <w:multiLevelType w:val="hybridMultilevel"/>
    <w:tmpl w:val="1A48B108"/>
    <w:lvl w:ilvl="0" w:tplc="1AACB974">
      <w:start w:val="1"/>
      <w:numFmt w:val="decimal"/>
      <w:lvlText w:val="%1."/>
      <w:lvlJc w:val="left"/>
      <w:pPr>
        <w:ind w:left="720" w:hanging="360"/>
      </w:pPr>
      <w:rPr>
        <w:rFonts w:asciiTheme="minorHAnsi" w:eastAsiaTheme="minorHAnsi" w:hAnsiTheme="minorHAnsi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539D7F23"/>
    <w:multiLevelType w:val="hybridMultilevel"/>
    <w:tmpl w:val="6DBC22B6"/>
    <w:lvl w:ilvl="0" w:tplc="D6200C12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56815164"/>
    <w:multiLevelType w:val="multilevel"/>
    <w:tmpl w:val="C366D3CC"/>
    <w:lvl w:ilvl="0">
      <w:start w:val="1"/>
      <w:numFmt w:val="decimal"/>
      <w:lvlText w:val="%1."/>
      <w:lvlJc w:val="left"/>
      <w:pPr>
        <w:ind w:left="900" w:hanging="360"/>
      </w:pPr>
      <w:rPr>
        <w:rFonts w:ascii="Times New Roman" w:eastAsiaTheme="minorHAnsi" w:hAnsi="Times New Roman" w:cs="Times New Roman"/>
      </w:rPr>
    </w:lvl>
    <w:lvl w:ilvl="1">
      <w:start w:val="6"/>
      <w:numFmt w:val="decimal"/>
      <w:isLgl/>
      <w:lvlText w:val="%1.%2"/>
      <w:lvlJc w:val="left"/>
      <w:pPr>
        <w:ind w:left="1080" w:hanging="540"/>
      </w:pPr>
      <w:rPr>
        <w:rFonts w:hint="default"/>
        <w:color w:val="auto"/>
      </w:rPr>
    </w:lvl>
    <w:lvl w:ilvl="2">
      <w:start w:val="6"/>
      <w:numFmt w:val="decimal"/>
      <w:isLgl/>
      <w:lvlText w:val="%1.%2.%3"/>
      <w:lvlJc w:val="left"/>
      <w:pPr>
        <w:ind w:left="720" w:hanging="720"/>
      </w:pPr>
      <w:rPr>
        <w:rFonts w:hint="default"/>
        <w:b/>
        <w:i w:val="0"/>
        <w:color w:val="auto"/>
      </w:rPr>
    </w:lvl>
    <w:lvl w:ilvl="3">
      <w:start w:val="1"/>
      <w:numFmt w:val="decimal"/>
      <w:isLgl/>
      <w:lvlText w:val="%1.%2.%3.%4"/>
      <w:lvlJc w:val="left"/>
      <w:pPr>
        <w:ind w:left="1260" w:hanging="720"/>
      </w:pPr>
      <w:rPr>
        <w:rFonts w:hint="default"/>
        <w:color w:val="auto"/>
      </w:rPr>
    </w:lvl>
    <w:lvl w:ilvl="4">
      <w:start w:val="1"/>
      <w:numFmt w:val="decimal"/>
      <w:isLgl/>
      <w:lvlText w:val="%1.%2.%3.%4.%5"/>
      <w:lvlJc w:val="left"/>
      <w:pPr>
        <w:ind w:left="1620" w:hanging="1080"/>
      </w:pPr>
      <w:rPr>
        <w:rFonts w:hint="default"/>
        <w:color w:val="auto"/>
      </w:rPr>
    </w:lvl>
    <w:lvl w:ilvl="5">
      <w:start w:val="1"/>
      <w:numFmt w:val="decimal"/>
      <w:isLgl/>
      <w:lvlText w:val="%1.%2.%3.%4.%5.%6"/>
      <w:lvlJc w:val="left"/>
      <w:pPr>
        <w:ind w:left="1620" w:hanging="1080"/>
      </w:pPr>
      <w:rPr>
        <w:rFonts w:hint="default"/>
        <w:color w:val="auto"/>
      </w:rPr>
    </w:lvl>
    <w:lvl w:ilvl="6">
      <w:start w:val="1"/>
      <w:numFmt w:val="decimal"/>
      <w:isLgl/>
      <w:lvlText w:val="%1.%2.%3.%4.%5.%6.%7"/>
      <w:lvlJc w:val="left"/>
      <w:pPr>
        <w:ind w:left="1980" w:hanging="1440"/>
      </w:pPr>
      <w:rPr>
        <w:rFonts w:hint="default"/>
        <w:color w:val="auto"/>
      </w:rPr>
    </w:lvl>
    <w:lvl w:ilvl="7">
      <w:start w:val="1"/>
      <w:numFmt w:val="decimal"/>
      <w:isLgl/>
      <w:lvlText w:val="%1.%2.%3.%4.%5.%6.%7.%8"/>
      <w:lvlJc w:val="left"/>
      <w:pPr>
        <w:ind w:left="1980" w:hanging="1440"/>
      </w:pPr>
      <w:rPr>
        <w:rFonts w:hint="default"/>
        <w:color w:val="auto"/>
      </w:rPr>
    </w:lvl>
    <w:lvl w:ilvl="8">
      <w:start w:val="1"/>
      <w:numFmt w:val="decimal"/>
      <w:isLgl/>
      <w:lvlText w:val="%1.%2.%3.%4.%5.%6.%7.%8.%9"/>
      <w:lvlJc w:val="left"/>
      <w:pPr>
        <w:ind w:left="2340" w:hanging="1800"/>
      </w:pPr>
      <w:rPr>
        <w:rFonts w:hint="default"/>
        <w:color w:val="auto"/>
      </w:rPr>
    </w:lvl>
  </w:abstractNum>
  <w:abstractNum w:abstractNumId="22">
    <w:nsid w:val="59C34899"/>
    <w:multiLevelType w:val="multilevel"/>
    <w:tmpl w:val="30CA1BE8"/>
    <w:lvl w:ilvl="0">
      <w:start w:val="2"/>
      <w:numFmt w:val="decimal"/>
      <w:lvlText w:val="%1"/>
      <w:lvlJc w:val="left"/>
      <w:pPr>
        <w:ind w:left="480" w:hanging="480"/>
      </w:pPr>
      <w:rPr>
        <w:rFonts w:asciiTheme="majorBidi" w:hAnsiTheme="majorBidi" w:cstheme="majorBidi" w:hint="default"/>
        <w:b/>
        <w:color w:val="auto"/>
      </w:rPr>
    </w:lvl>
    <w:lvl w:ilvl="1">
      <w:start w:val="4"/>
      <w:numFmt w:val="decimal"/>
      <w:lvlText w:val="%1.%2"/>
      <w:lvlJc w:val="left"/>
      <w:pPr>
        <w:ind w:left="480" w:hanging="480"/>
      </w:pPr>
      <w:rPr>
        <w:rFonts w:asciiTheme="majorBidi" w:hAnsiTheme="majorBidi" w:cstheme="majorBidi" w:hint="default"/>
        <w:b/>
        <w:color w:val="auto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asciiTheme="majorBidi" w:hAnsiTheme="majorBidi" w:cstheme="majorBidi" w:hint="default"/>
        <w:b/>
        <w:color w:val="auto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asciiTheme="majorBidi" w:hAnsiTheme="majorBidi" w:cstheme="majorBidi" w:hint="default"/>
        <w:b/>
        <w:color w:val="auto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asciiTheme="majorBidi" w:hAnsiTheme="majorBidi" w:cstheme="majorBidi" w:hint="default"/>
        <w:b/>
        <w:color w:val="auto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asciiTheme="majorBidi" w:hAnsiTheme="majorBidi" w:cstheme="majorBidi" w:hint="default"/>
        <w:b/>
        <w:color w:val="auto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asciiTheme="majorBidi" w:hAnsiTheme="majorBidi" w:cstheme="majorBidi" w:hint="default"/>
        <w:b/>
        <w:color w:val="auto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asciiTheme="majorBidi" w:hAnsiTheme="majorBidi" w:cstheme="majorBidi" w:hint="default"/>
        <w:b/>
        <w:color w:val="auto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asciiTheme="majorBidi" w:hAnsiTheme="majorBidi" w:cstheme="majorBidi" w:hint="default"/>
        <w:b/>
        <w:color w:val="auto"/>
      </w:rPr>
    </w:lvl>
  </w:abstractNum>
  <w:abstractNum w:abstractNumId="23">
    <w:nsid w:val="5C5F7F8D"/>
    <w:multiLevelType w:val="hybridMultilevel"/>
    <w:tmpl w:val="A984A6EA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629F4980"/>
    <w:multiLevelType w:val="multilevel"/>
    <w:tmpl w:val="D2C802F2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25">
    <w:nsid w:val="632720E8"/>
    <w:multiLevelType w:val="hybridMultilevel"/>
    <w:tmpl w:val="124ADD8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64E74165"/>
    <w:multiLevelType w:val="multilevel"/>
    <w:tmpl w:val="F3CEC80E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480" w:hanging="480"/>
      </w:pPr>
      <w:rPr>
        <w:rFonts w:hint="default"/>
        <w:b/>
        <w:bCs w:val="0"/>
        <w:color w:val="auto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7">
    <w:nsid w:val="6A3537E6"/>
    <w:multiLevelType w:val="hybridMultilevel"/>
    <w:tmpl w:val="3C283D0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6ABD2DC5"/>
    <w:multiLevelType w:val="hybridMultilevel"/>
    <w:tmpl w:val="A984A6EA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6F1C5091"/>
    <w:multiLevelType w:val="multilevel"/>
    <w:tmpl w:val="4CC22FD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960" w:hanging="600"/>
      </w:pPr>
      <w:rPr>
        <w:rFonts w:hint="default"/>
      </w:rPr>
    </w:lvl>
    <w:lvl w:ilvl="2">
      <w:start w:val="2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0">
    <w:nsid w:val="746D51E5"/>
    <w:multiLevelType w:val="hybridMultilevel"/>
    <w:tmpl w:val="1646EA20"/>
    <w:lvl w:ilvl="0" w:tplc="A6B63BD0">
      <w:start w:val="1"/>
      <w:numFmt w:val="low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7A6E1ADE"/>
    <w:multiLevelType w:val="hybridMultilevel"/>
    <w:tmpl w:val="F1B2CC78"/>
    <w:lvl w:ilvl="0" w:tplc="93C0C2DA">
      <w:start w:val="2"/>
      <w:numFmt w:val="decimal"/>
      <w:lvlText w:val="%1."/>
      <w:lvlJc w:val="left"/>
      <w:pPr>
        <w:ind w:left="2138" w:hanging="360"/>
      </w:pPr>
      <w:rPr>
        <w:rFonts w:asciiTheme="majorBidi" w:hAnsiTheme="majorBidi" w:cstheme="majorBidi" w:hint="default"/>
        <w:sz w:val="24"/>
        <w:szCs w:val="24"/>
      </w:rPr>
    </w:lvl>
    <w:lvl w:ilvl="1" w:tplc="04090019">
      <w:start w:val="1"/>
      <w:numFmt w:val="lowerLetter"/>
      <w:lvlText w:val="%2."/>
      <w:lvlJc w:val="left"/>
      <w:pPr>
        <w:ind w:left="2858" w:hanging="360"/>
      </w:pPr>
    </w:lvl>
    <w:lvl w:ilvl="2" w:tplc="0409001B">
      <w:start w:val="1"/>
      <w:numFmt w:val="lowerRoman"/>
      <w:lvlText w:val="%3."/>
      <w:lvlJc w:val="right"/>
      <w:pPr>
        <w:ind w:left="3578" w:hanging="180"/>
      </w:pPr>
    </w:lvl>
    <w:lvl w:ilvl="3" w:tplc="0409000F">
      <w:start w:val="1"/>
      <w:numFmt w:val="decimal"/>
      <w:lvlText w:val="%4."/>
      <w:lvlJc w:val="left"/>
      <w:pPr>
        <w:ind w:left="4298" w:hanging="360"/>
      </w:pPr>
    </w:lvl>
    <w:lvl w:ilvl="4" w:tplc="04090019">
      <w:start w:val="1"/>
      <w:numFmt w:val="lowerLetter"/>
      <w:lvlText w:val="%5."/>
      <w:lvlJc w:val="left"/>
      <w:pPr>
        <w:ind w:left="5018" w:hanging="360"/>
      </w:pPr>
    </w:lvl>
    <w:lvl w:ilvl="5" w:tplc="0409001B">
      <w:start w:val="1"/>
      <w:numFmt w:val="lowerRoman"/>
      <w:lvlText w:val="%6."/>
      <w:lvlJc w:val="right"/>
      <w:pPr>
        <w:ind w:left="5738" w:hanging="180"/>
      </w:pPr>
    </w:lvl>
    <w:lvl w:ilvl="6" w:tplc="0409000F">
      <w:start w:val="1"/>
      <w:numFmt w:val="decimal"/>
      <w:lvlText w:val="%7."/>
      <w:lvlJc w:val="left"/>
      <w:pPr>
        <w:ind w:left="644" w:hanging="360"/>
      </w:pPr>
    </w:lvl>
    <w:lvl w:ilvl="7" w:tplc="04090019">
      <w:start w:val="1"/>
      <w:numFmt w:val="lowerLetter"/>
      <w:lvlText w:val="%8."/>
      <w:lvlJc w:val="left"/>
      <w:pPr>
        <w:ind w:left="7178" w:hanging="360"/>
      </w:pPr>
    </w:lvl>
    <w:lvl w:ilvl="8" w:tplc="0409001B">
      <w:start w:val="1"/>
      <w:numFmt w:val="lowerRoman"/>
      <w:lvlText w:val="%9."/>
      <w:lvlJc w:val="right"/>
      <w:pPr>
        <w:ind w:left="7898" w:hanging="180"/>
      </w:pPr>
    </w:lvl>
  </w:abstractNum>
  <w:abstractNum w:abstractNumId="32">
    <w:nsid w:val="7AA96C41"/>
    <w:multiLevelType w:val="hybridMultilevel"/>
    <w:tmpl w:val="8EFA9C32"/>
    <w:lvl w:ilvl="0" w:tplc="F31E7318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7CDB2769"/>
    <w:multiLevelType w:val="hybridMultilevel"/>
    <w:tmpl w:val="E3A24DE8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9"/>
  </w:num>
  <w:num w:numId="2">
    <w:abstractNumId w:val="7"/>
  </w:num>
  <w:num w:numId="3">
    <w:abstractNumId w:val="19"/>
  </w:num>
  <w:num w:numId="4">
    <w:abstractNumId w:val="12"/>
  </w:num>
  <w:num w:numId="5">
    <w:abstractNumId w:val="18"/>
  </w:num>
  <w:num w:numId="6">
    <w:abstractNumId w:val="4"/>
  </w:num>
  <w:num w:numId="7">
    <w:abstractNumId w:val="21"/>
  </w:num>
  <w:num w:numId="8">
    <w:abstractNumId w:val="9"/>
  </w:num>
  <w:num w:numId="9">
    <w:abstractNumId w:val="15"/>
  </w:num>
  <w:num w:numId="10">
    <w:abstractNumId w:val="3"/>
  </w:num>
  <w:num w:numId="11">
    <w:abstractNumId w:val="0"/>
  </w:num>
  <w:num w:numId="12">
    <w:abstractNumId w:val="26"/>
  </w:num>
  <w:num w:numId="13">
    <w:abstractNumId w:val="3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14"/>
  </w:num>
  <w:num w:numId="15">
    <w:abstractNumId w:val="2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23"/>
  </w:num>
  <w:num w:numId="17">
    <w:abstractNumId w:val="22"/>
  </w:num>
  <w:num w:numId="18">
    <w:abstractNumId w:val="3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2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24"/>
  </w:num>
  <w:num w:numId="21">
    <w:abstractNumId w:val="1"/>
  </w:num>
  <w:num w:numId="22">
    <w:abstractNumId w:val="16"/>
  </w:num>
  <w:num w:numId="23">
    <w:abstractNumId w:val="10"/>
  </w:num>
  <w:num w:numId="24">
    <w:abstractNumId w:val="6"/>
  </w:num>
  <w:num w:numId="25">
    <w:abstractNumId w:val="5"/>
  </w:num>
  <w:num w:numId="26">
    <w:abstractNumId w:val="2"/>
  </w:num>
  <w:num w:numId="27">
    <w:abstractNumId w:val="31"/>
  </w:num>
  <w:num w:numId="28">
    <w:abstractNumId w:val="32"/>
  </w:num>
  <w:num w:numId="29">
    <w:abstractNumId w:val="20"/>
  </w:num>
  <w:num w:numId="30">
    <w:abstractNumId w:val="25"/>
  </w:num>
  <w:num w:numId="31">
    <w:abstractNumId w:val="11"/>
  </w:num>
  <w:num w:numId="32">
    <w:abstractNumId w:val="8"/>
  </w:num>
  <w:num w:numId="33">
    <w:abstractNumId w:val="13"/>
  </w:num>
  <w:num w:numId="34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A018F"/>
    <w:rsid w:val="0000153F"/>
    <w:rsid w:val="00011A56"/>
    <w:rsid w:val="000200C9"/>
    <w:rsid w:val="00021AF2"/>
    <w:rsid w:val="00022067"/>
    <w:rsid w:val="0002467F"/>
    <w:rsid w:val="000251CF"/>
    <w:rsid w:val="00025860"/>
    <w:rsid w:val="0002598F"/>
    <w:rsid w:val="00033C76"/>
    <w:rsid w:val="00036033"/>
    <w:rsid w:val="00037641"/>
    <w:rsid w:val="000408AF"/>
    <w:rsid w:val="00041DF8"/>
    <w:rsid w:val="00042451"/>
    <w:rsid w:val="00043EE0"/>
    <w:rsid w:val="0004548F"/>
    <w:rsid w:val="00045F9E"/>
    <w:rsid w:val="00046D8A"/>
    <w:rsid w:val="000518B3"/>
    <w:rsid w:val="00052368"/>
    <w:rsid w:val="000542F5"/>
    <w:rsid w:val="000543E3"/>
    <w:rsid w:val="000544DF"/>
    <w:rsid w:val="00055822"/>
    <w:rsid w:val="00061BC2"/>
    <w:rsid w:val="00065390"/>
    <w:rsid w:val="00072D4D"/>
    <w:rsid w:val="00073C2D"/>
    <w:rsid w:val="0007457F"/>
    <w:rsid w:val="0007580E"/>
    <w:rsid w:val="0007763D"/>
    <w:rsid w:val="00077AC6"/>
    <w:rsid w:val="000820D9"/>
    <w:rsid w:val="00084D23"/>
    <w:rsid w:val="00087B5D"/>
    <w:rsid w:val="000967FD"/>
    <w:rsid w:val="000A181F"/>
    <w:rsid w:val="000A1F5E"/>
    <w:rsid w:val="000A3C2E"/>
    <w:rsid w:val="000A50AC"/>
    <w:rsid w:val="000A6AE6"/>
    <w:rsid w:val="000A6BD5"/>
    <w:rsid w:val="000B1536"/>
    <w:rsid w:val="000B1C3B"/>
    <w:rsid w:val="000B77EB"/>
    <w:rsid w:val="000C138D"/>
    <w:rsid w:val="000C7272"/>
    <w:rsid w:val="000D3AA5"/>
    <w:rsid w:val="000D42DD"/>
    <w:rsid w:val="000D68C5"/>
    <w:rsid w:val="000D6CF6"/>
    <w:rsid w:val="000D7D12"/>
    <w:rsid w:val="000E0895"/>
    <w:rsid w:val="000E2634"/>
    <w:rsid w:val="000E2AC5"/>
    <w:rsid w:val="000E2C3F"/>
    <w:rsid w:val="000E32B3"/>
    <w:rsid w:val="000E3EC7"/>
    <w:rsid w:val="000E6679"/>
    <w:rsid w:val="000E6E28"/>
    <w:rsid w:val="000F1211"/>
    <w:rsid w:val="000F6587"/>
    <w:rsid w:val="000F7EAF"/>
    <w:rsid w:val="00100101"/>
    <w:rsid w:val="00100105"/>
    <w:rsid w:val="001015C0"/>
    <w:rsid w:val="00101FBB"/>
    <w:rsid w:val="00103D80"/>
    <w:rsid w:val="00112404"/>
    <w:rsid w:val="00113298"/>
    <w:rsid w:val="00113E00"/>
    <w:rsid w:val="001141BF"/>
    <w:rsid w:val="00116BBD"/>
    <w:rsid w:val="0012127D"/>
    <w:rsid w:val="00121BE6"/>
    <w:rsid w:val="00124753"/>
    <w:rsid w:val="00134A16"/>
    <w:rsid w:val="00134CE4"/>
    <w:rsid w:val="00135BF2"/>
    <w:rsid w:val="001360B0"/>
    <w:rsid w:val="00143616"/>
    <w:rsid w:val="00145275"/>
    <w:rsid w:val="00151CD6"/>
    <w:rsid w:val="00152C48"/>
    <w:rsid w:val="00156B74"/>
    <w:rsid w:val="00157D78"/>
    <w:rsid w:val="00161763"/>
    <w:rsid w:val="00166934"/>
    <w:rsid w:val="0018011E"/>
    <w:rsid w:val="001821C8"/>
    <w:rsid w:val="00183BC9"/>
    <w:rsid w:val="00184841"/>
    <w:rsid w:val="001849E7"/>
    <w:rsid w:val="00184D69"/>
    <w:rsid w:val="001875A5"/>
    <w:rsid w:val="00190057"/>
    <w:rsid w:val="00190B74"/>
    <w:rsid w:val="00197354"/>
    <w:rsid w:val="001A099F"/>
    <w:rsid w:val="001A48AB"/>
    <w:rsid w:val="001A6F6B"/>
    <w:rsid w:val="001B5E44"/>
    <w:rsid w:val="001C0E1E"/>
    <w:rsid w:val="001C1017"/>
    <w:rsid w:val="001C41DD"/>
    <w:rsid w:val="001C6D08"/>
    <w:rsid w:val="001C7784"/>
    <w:rsid w:val="001C7A5F"/>
    <w:rsid w:val="001D08E3"/>
    <w:rsid w:val="001D6192"/>
    <w:rsid w:val="001E14CA"/>
    <w:rsid w:val="001E1E03"/>
    <w:rsid w:val="001E5F64"/>
    <w:rsid w:val="001E6168"/>
    <w:rsid w:val="001E6C16"/>
    <w:rsid w:val="001F21CF"/>
    <w:rsid w:val="001F2F2E"/>
    <w:rsid w:val="001F423B"/>
    <w:rsid w:val="00200984"/>
    <w:rsid w:val="002047A7"/>
    <w:rsid w:val="00206A29"/>
    <w:rsid w:val="00206DC5"/>
    <w:rsid w:val="00207161"/>
    <w:rsid w:val="002105E7"/>
    <w:rsid w:val="002132EC"/>
    <w:rsid w:val="00215F75"/>
    <w:rsid w:val="00226489"/>
    <w:rsid w:val="00233725"/>
    <w:rsid w:val="00235617"/>
    <w:rsid w:val="00235EB1"/>
    <w:rsid w:val="00236C9D"/>
    <w:rsid w:val="00237A6A"/>
    <w:rsid w:val="00240AA1"/>
    <w:rsid w:val="00243A5A"/>
    <w:rsid w:val="00251E06"/>
    <w:rsid w:val="0025398B"/>
    <w:rsid w:val="002540C4"/>
    <w:rsid w:val="00254A22"/>
    <w:rsid w:val="002621BC"/>
    <w:rsid w:val="00262387"/>
    <w:rsid w:val="0027347D"/>
    <w:rsid w:val="00274701"/>
    <w:rsid w:val="00275554"/>
    <w:rsid w:val="002760E5"/>
    <w:rsid w:val="00276285"/>
    <w:rsid w:val="00276CF2"/>
    <w:rsid w:val="002803C8"/>
    <w:rsid w:val="00283F20"/>
    <w:rsid w:val="002931D6"/>
    <w:rsid w:val="00294109"/>
    <w:rsid w:val="002A0E3D"/>
    <w:rsid w:val="002A406A"/>
    <w:rsid w:val="002A4934"/>
    <w:rsid w:val="002A6390"/>
    <w:rsid w:val="002B5846"/>
    <w:rsid w:val="002B5D70"/>
    <w:rsid w:val="002B6694"/>
    <w:rsid w:val="002B7497"/>
    <w:rsid w:val="002C11C3"/>
    <w:rsid w:val="002C1CDA"/>
    <w:rsid w:val="002C4607"/>
    <w:rsid w:val="002C48B3"/>
    <w:rsid w:val="002C69F0"/>
    <w:rsid w:val="002D33C4"/>
    <w:rsid w:val="002D7CDA"/>
    <w:rsid w:val="002D7E69"/>
    <w:rsid w:val="002E3171"/>
    <w:rsid w:val="002E6534"/>
    <w:rsid w:val="002E67D9"/>
    <w:rsid w:val="002F16F4"/>
    <w:rsid w:val="002F35E5"/>
    <w:rsid w:val="002F3653"/>
    <w:rsid w:val="002F4E20"/>
    <w:rsid w:val="002F7023"/>
    <w:rsid w:val="002F7F42"/>
    <w:rsid w:val="003001D7"/>
    <w:rsid w:val="003017DB"/>
    <w:rsid w:val="00303B2D"/>
    <w:rsid w:val="00305E76"/>
    <w:rsid w:val="0030600B"/>
    <w:rsid w:val="003065EA"/>
    <w:rsid w:val="003066F9"/>
    <w:rsid w:val="00312993"/>
    <w:rsid w:val="00316DF9"/>
    <w:rsid w:val="0032133D"/>
    <w:rsid w:val="00324297"/>
    <w:rsid w:val="003272B2"/>
    <w:rsid w:val="00327307"/>
    <w:rsid w:val="00337597"/>
    <w:rsid w:val="00340737"/>
    <w:rsid w:val="00347D4F"/>
    <w:rsid w:val="0035396D"/>
    <w:rsid w:val="0035604A"/>
    <w:rsid w:val="0036400A"/>
    <w:rsid w:val="003644FF"/>
    <w:rsid w:val="0036455C"/>
    <w:rsid w:val="0037038B"/>
    <w:rsid w:val="00372383"/>
    <w:rsid w:val="00373727"/>
    <w:rsid w:val="003740AB"/>
    <w:rsid w:val="00375E61"/>
    <w:rsid w:val="003816CC"/>
    <w:rsid w:val="00382050"/>
    <w:rsid w:val="0038345B"/>
    <w:rsid w:val="00383BA7"/>
    <w:rsid w:val="00384261"/>
    <w:rsid w:val="003851D8"/>
    <w:rsid w:val="0039452D"/>
    <w:rsid w:val="003948EB"/>
    <w:rsid w:val="003952CD"/>
    <w:rsid w:val="00395449"/>
    <w:rsid w:val="00396380"/>
    <w:rsid w:val="003A437E"/>
    <w:rsid w:val="003A760D"/>
    <w:rsid w:val="003A7729"/>
    <w:rsid w:val="003B060D"/>
    <w:rsid w:val="003B316E"/>
    <w:rsid w:val="003B68C9"/>
    <w:rsid w:val="003C1B64"/>
    <w:rsid w:val="003C5AE8"/>
    <w:rsid w:val="003C724C"/>
    <w:rsid w:val="003D381A"/>
    <w:rsid w:val="003D5BB5"/>
    <w:rsid w:val="003D7A39"/>
    <w:rsid w:val="003E2986"/>
    <w:rsid w:val="003E3D46"/>
    <w:rsid w:val="003E4811"/>
    <w:rsid w:val="003F2501"/>
    <w:rsid w:val="00400A24"/>
    <w:rsid w:val="00401E11"/>
    <w:rsid w:val="004046E3"/>
    <w:rsid w:val="004048E4"/>
    <w:rsid w:val="0040634C"/>
    <w:rsid w:val="00412141"/>
    <w:rsid w:val="00415730"/>
    <w:rsid w:val="0042019F"/>
    <w:rsid w:val="0042110A"/>
    <w:rsid w:val="004243F7"/>
    <w:rsid w:val="00424C9B"/>
    <w:rsid w:val="00424D1E"/>
    <w:rsid w:val="00424DB7"/>
    <w:rsid w:val="004279BC"/>
    <w:rsid w:val="00427E57"/>
    <w:rsid w:val="00435A36"/>
    <w:rsid w:val="0044503E"/>
    <w:rsid w:val="00446234"/>
    <w:rsid w:val="00447E6F"/>
    <w:rsid w:val="0045108A"/>
    <w:rsid w:val="00451135"/>
    <w:rsid w:val="00451E6F"/>
    <w:rsid w:val="00451FD6"/>
    <w:rsid w:val="004533A2"/>
    <w:rsid w:val="00453828"/>
    <w:rsid w:val="00456430"/>
    <w:rsid w:val="004566C1"/>
    <w:rsid w:val="00461FFE"/>
    <w:rsid w:val="0046424C"/>
    <w:rsid w:val="004665F0"/>
    <w:rsid w:val="0047072C"/>
    <w:rsid w:val="00472096"/>
    <w:rsid w:val="00474201"/>
    <w:rsid w:val="00476975"/>
    <w:rsid w:val="00482D32"/>
    <w:rsid w:val="0048322B"/>
    <w:rsid w:val="00487058"/>
    <w:rsid w:val="004879C9"/>
    <w:rsid w:val="0049092E"/>
    <w:rsid w:val="00490F74"/>
    <w:rsid w:val="00492D0A"/>
    <w:rsid w:val="00494940"/>
    <w:rsid w:val="004A154B"/>
    <w:rsid w:val="004A4166"/>
    <w:rsid w:val="004B3788"/>
    <w:rsid w:val="004B5C18"/>
    <w:rsid w:val="004B63CB"/>
    <w:rsid w:val="004B7342"/>
    <w:rsid w:val="004C2EDD"/>
    <w:rsid w:val="004C3D5D"/>
    <w:rsid w:val="004C4715"/>
    <w:rsid w:val="004C4E77"/>
    <w:rsid w:val="004C67B2"/>
    <w:rsid w:val="004C72F8"/>
    <w:rsid w:val="004D3465"/>
    <w:rsid w:val="004D3D88"/>
    <w:rsid w:val="004D5DFC"/>
    <w:rsid w:val="004D6D31"/>
    <w:rsid w:val="004E2089"/>
    <w:rsid w:val="004E42C7"/>
    <w:rsid w:val="004E46FB"/>
    <w:rsid w:val="004E6952"/>
    <w:rsid w:val="004E7A11"/>
    <w:rsid w:val="004F1ECD"/>
    <w:rsid w:val="004F23CD"/>
    <w:rsid w:val="004F251F"/>
    <w:rsid w:val="004F2862"/>
    <w:rsid w:val="00501760"/>
    <w:rsid w:val="005024F3"/>
    <w:rsid w:val="005040A8"/>
    <w:rsid w:val="0051596D"/>
    <w:rsid w:val="00520BC7"/>
    <w:rsid w:val="00525F2B"/>
    <w:rsid w:val="00526BE5"/>
    <w:rsid w:val="005279B6"/>
    <w:rsid w:val="005316FD"/>
    <w:rsid w:val="00533905"/>
    <w:rsid w:val="00536582"/>
    <w:rsid w:val="00536AE7"/>
    <w:rsid w:val="00541799"/>
    <w:rsid w:val="0054313B"/>
    <w:rsid w:val="00543609"/>
    <w:rsid w:val="00547113"/>
    <w:rsid w:val="0055234B"/>
    <w:rsid w:val="005533F0"/>
    <w:rsid w:val="00556CAE"/>
    <w:rsid w:val="0056205D"/>
    <w:rsid w:val="00562580"/>
    <w:rsid w:val="00581CA0"/>
    <w:rsid w:val="00582DC6"/>
    <w:rsid w:val="0059099E"/>
    <w:rsid w:val="00596073"/>
    <w:rsid w:val="00597214"/>
    <w:rsid w:val="005977DF"/>
    <w:rsid w:val="00597C86"/>
    <w:rsid w:val="005A0335"/>
    <w:rsid w:val="005A2853"/>
    <w:rsid w:val="005B2B41"/>
    <w:rsid w:val="005C0B24"/>
    <w:rsid w:val="005C45C4"/>
    <w:rsid w:val="005C6843"/>
    <w:rsid w:val="005C6CB8"/>
    <w:rsid w:val="005D0819"/>
    <w:rsid w:val="005D1518"/>
    <w:rsid w:val="005D51A8"/>
    <w:rsid w:val="005D546E"/>
    <w:rsid w:val="005D5A4C"/>
    <w:rsid w:val="005E0A71"/>
    <w:rsid w:val="005E2809"/>
    <w:rsid w:val="005E543D"/>
    <w:rsid w:val="005E54A8"/>
    <w:rsid w:val="005F0E00"/>
    <w:rsid w:val="005F54B1"/>
    <w:rsid w:val="005F550A"/>
    <w:rsid w:val="005F7CE0"/>
    <w:rsid w:val="00600E80"/>
    <w:rsid w:val="00600F03"/>
    <w:rsid w:val="00601FEA"/>
    <w:rsid w:val="006048BE"/>
    <w:rsid w:val="006112E8"/>
    <w:rsid w:val="006113AC"/>
    <w:rsid w:val="0061329C"/>
    <w:rsid w:val="00616C84"/>
    <w:rsid w:val="00617955"/>
    <w:rsid w:val="00617A36"/>
    <w:rsid w:val="0062377D"/>
    <w:rsid w:val="00624039"/>
    <w:rsid w:val="0062491D"/>
    <w:rsid w:val="006256BB"/>
    <w:rsid w:val="0062594B"/>
    <w:rsid w:val="00630075"/>
    <w:rsid w:val="0063440E"/>
    <w:rsid w:val="006351EB"/>
    <w:rsid w:val="00643E5B"/>
    <w:rsid w:val="006474A9"/>
    <w:rsid w:val="00652143"/>
    <w:rsid w:val="00652986"/>
    <w:rsid w:val="006554FA"/>
    <w:rsid w:val="00656387"/>
    <w:rsid w:val="00657B67"/>
    <w:rsid w:val="0066708A"/>
    <w:rsid w:val="00670677"/>
    <w:rsid w:val="00671196"/>
    <w:rsid w:val="00673167"/>
    <w:rsid w:val="006731DA"/>
    <w:rsid w:val="00675C61"/>
    <w:rsid w:val="00680B14"/>
    <w:rsid w:val="00686936"/>
    <w:rsid w:val="00687D8A"/>
    <w:rsid w:val="00690E8B"/>
    <w:rsid w:val="00691309"/>
    <w:rsid w:val="00693D8C"/>
    <w:rsid w:val="006A1B2A"/>
    <w:rsid w:val="006A2421"/>
    <w:rsid w:val="006A2FEB"/>
    <w:rsid w:val="006A4A2B"/>
    <w:rsid w:val="006A6614"/>
    <w:rsid w:val="006B088F"/>
    <w:rsid w:val="006B5A0C"/>
    <w:rsid w:val="006C146F"/>
    <w:rsid w:val="006C369E"/>
    <w:rsid w:val="006C3F74"/>
    <w:rsid w:val="006C5440"/>
    <w:rsid w:val="006C5EE0"/>
    <w:rsid w:val="006C6362"/>
    <w:rsid w:val="006D4490"/>
    <w:rsid w:val="006D6ADE"/>
    <w:rsid w:val="006E66E3"/>
    <w:rsid w:val="006E76B0"/>
    <w:rsid w:val="006F2169"/>
    <w:rsid w:val="006F596E"/>
    <w:rsid w:val="006F7C9B"/>
    <w:rsid w:val="00700F4D"/>
    <w:rsid w:val="00701253"/>
    <w:rsid w:val="00701701"/>
    <w:rsid w:val="007023F0"/>
    <w:rsid w:val="00704316"/>
    <w:rsid w:val="0070699D"/>
    <w:rsid w:val="00707435"/>
    <w:rsid w:val="00707FED"/>
    <w:rsid w:val="00712685"/>
    <w:rsid w:val="00715834"/>
    <w:rsid w:val="00717D74"/>
    <w:rsid w:val="00722E71"/>
    <w:rsid w:val="0072367C"/>
    <w:rsid w:val="00725537"/>
    <w:rsid w:val="007450A5"/>
    <w:rsid w:val="0074606C"/>
    <w:rsid w:val="00746CC7"/>
    <w:rsid w:val="007510EA"/>
    <w:rsid w:val="00757604"/>
    <w:rsid w:val="00762F64"/>
    <w:rsid w:val="007666C5"/>
    <w:rsid w:val="007744EF"/>
    <w:rsid w:val="00774A03"/>
    <w:rsid w:val="00775807"/>
    <w:rsid w:val="00780020"/>
    <w:rsid w:val="00782A3F"/>
    <w:rsid w:val="007862C1"/>
    <w:rsid w:val="00786F3E"/>
    <w:rsid w:val="00794B72"/>
    <w:rsid w:val="00795B12"/>
    <w:rsid w:val="00797B3B"/>
    <w:rsid w:val="007A018F"/>
    <w:rsid w:val="007A197D"/>
    <w:rsid w:val="007A2539"/>
    <w:rsid w:val="007A317D"/>
    <w:rsid w:val="007A32EA"/>
    <w:rsid w:val="007A3C59"/>
    <w:rsid w:val="007A4770"/>
    <w:rsid w:val="007A4A0B"/>
    <w:rsid w:val="007A59C1"/>
    <w:rsid w:val="007A7390"/>
    <w:rsid w:val="007B2A25"/>
    <w:rsid w:val="007B2E21"/>
    <w:rsid w:val="007C4634"/>
    <w:rsid w:val="007C5001"/>
    <w:rsid w:val="007D1A79"/>
    <w:rsid w:val="007D43FA"/>
    <w:rsid w:val="007D60EF"/>
    <w:rsid w:val="007D6430"/>
    <w:rsid w:val="007D7084"/>
    <w:rsid w:val="007E555A"/>
    <w:rsid w:val="007F1714"/>
    <w:rsid w:val="007F59A2"/>
    <w:rsid w:val="007F5AD3"/>
    <w:rsid w:val="007F7E75"/>
    <w:rsid w:val="00801598"/>
    <w:rsid w:val="00806D61"/>
    <w:rsid w:val="00811A64"/>
    <w:rsid w:val="008120D6"/>
    <w:rsid w:val="00812F08"/>
    <w:rsid w:val="0081530A"/>
    <w:rsid w:val="00821ADF"/>
    <w:rsid w:val="00826E6F"/>
    <w:rsid w:val="00832023"/>
    <w:rsid w:val="00832FD0"/>
    <w:rsid w:val="008357EA"/>
    <w:rsid w:val="00835CE4"/>
    <w:rsid w:val="00843E2E"/>
    <w:rsid w:val="00844C96"/>
    <w:rsid w:val="00852492"/>
    <w:rsid w:val="00852E4F"/>
    <w:rsid w:val="0085655B"/>
    <w:rsid w:val="00861B9B"/>
    <w:rsid w:val="00861EB7"/>
    <w:rsid w:val="008628B3"/>
    <w:rsid w:val="0086299C"/>
    <w:rsid w:val="0086333B"/>
    <w:rsid w:val="00866D7D"/>
    <w:rsid w:val="00870FA9"/>
    <w:rsid w:val="00871064"/>
    <w:rsid w:val="008724AE"/>
    <w:rsid w:val="008758D3"/>
    <w:rsid w:val="00881625"/>
    <w:rsid w:val="00881959"/>
    <w:rsid w:val="00881E61"/>
    <w:rsid w:val="00883F0D"/>
    <w:rsid w:val="00887EC6"/>
    <w:rsid w:val="00895301"/>
    <w:rsid w:val="008A155A"/>
    <w:rsid w:val="008A2766"/>
    <w:rsid w:val="008A51C7"/>
    <w:rsid w:val="008A7406"/>
    <w:rsid w:val="008B2F99"/>
    <w:rsid w:val="008B3A55"/>
    <w:rsid w:val="008B4FF2"/>
    <w:rsid w:val="008B5ADA"/>
    <w:rsid w:val="008C2321"/>
    <w:rsid w:val="008D26F3"/>
    <w:rsid w:val="008D418F"/>
    <w:rsid w:val="008D5842"/>
    <w:rsid w:val="008D67A2"/>
    <w:rsid w:val="008D684F"/>
    <w:rsid w:val="008E0751"/>
    <w:rsid w:val="008E271B"/>
    <w:rsid w:val="008E2DB9"/>
    <w:rsid w:val="008E46F7"/>
    <w:rsid w:val="008E4769"/>
    <w:rsid w:val="008F2B0F"/>
    <w:rsid w:val="008F3425"/>
    <w:rsid w:val="008F64CA"/>
    <w:rsid w:val="00903456"/>
    <w:rsid w:val="00903A56"/>
    <w:rsid w:val="00903FF6"/>
    <w:rsid w:val="00910E16"/>
    <w:rsid w:val="00911303"/>
    <w:rsid w:val="009123A9"/>
    <w:rsid w:val="00913180"/>
    <w:rsid w:val="00921C7F"/>
    <w:rsid w:val="00924F0F"/>
    <w:rsid w:val="00933E85"/>
    <w:rsid w:val="00934343"/>
    <w:rsid w:val="00936200"/>
    <w:rsid w:val="00950C7B"/>
    <w:rsid w:val="0095417D"/>
    <w:rsid w:val="0096426E"/>
    <w:rsid w:val="00965517"/>
    <w:rsid w:val="00967A18"/>
    <w:rsid w:val="00972949"/>
    <w:rsid w:val="00972CAC"/>
    <w:rsid w:val="009759C3"/>
    <w:rsid w:val="00977F16"/>
    <w:rsid w:val="00986446"/>
    <w:rsid w:val="00991A94"/>
    <w:rsid w:val="0099290B"/>
    <w:rsid w:val="009A02EE"/>
    <w:rsid w:val="009A75DC"/>
    <w:rsid w:val="009A7C7D"/>
    <w:rsid w:val="009B3443"/>
    <w:rsid w:val="009B6F16"/>
    <w:rsid w:val="009C00D7"/>
    <w:rsid w:val="009C2647"/>
    <w:rsid w:val="009C5711"/>
    <w:rsid w:val="009C6DA1"/>
    <w:rsid w:val="009D0786"/>
    <w:rsid w:val="009E0A07"/>
    <w:rsid w:val="009E428D"/>
    <w:rsid w:val="009E55CF"/>
    <w:rsid w:val="009E73C2"/>
    <w:rsid w:val="009F2443"/>
    <w:rsid w:val="009F26DC"/>
    <w:rsid w:val="009F4DEA"/>
    <w:rsid w:val="009F5E49"/>
    <w:rsid w:val="00A01449"/>
    <w:rsid w:val="00A03801"/>
    <w:rsid w:val="00A03F77"/>
    <w:rsid w:val="00A05894"/>
    <w:rsid w:val="00A165FB"/>
    <w:rsid w:val="00A166CD"/>
    <w:rsid w:val="00A20A23"/>
    <w:rsid w:val="00A22165"/>
    <w:rsid w:val="00A24317"/>
    <w:rsid w:val="00A243B9"/>
    <w:rsid w:val="00A3035A"/>
    <w:rsid w:val="00A3080B"/>
    <w:rsid w:val="00A359E9"/>
    <w:rsid w:val="00A35B02"/>
    <w:rsid w:val="00A37AF1"/>
    <w:rsid w:val="00A40F72"/>
    <w:rsid w:val="00A44628"/>
    <w:rsid w:val="00A45B6A"/>
    <w:rsid w:val="00A46708"/>
    <w:rsid w:val="00A4791A"/>
    <w:rsid w:val="00A50843"/>
    <w:rsid w:val="00A548F1"/>
    <w:rsid w:val="00A562B8"/>
    <w:rsid w:val="00A564E4"/>
    <w:rsid w:val="00A60569"/>
    <w:rsid w:val="00A63818"/>
    <w:rsid w:val="00A644C6"/>
    <w:rsid w:val="00A6525B"/>
    <w:rsid w:val="00A65856"/>
    <w:rsid w:val="00A65F67"/>
    <w:rsid w:val="00A71A34"/>
    <w:rsid w:val="00A734F6"/>
    <w:rsid w:val="00A74F5A"/>
    <w:rsid w:val="00A765DB"/>
    <w:rsid w:val="00A7729D"/>
    <w:rsid w:val="00A77E53"/>
    <w:rsid w:val="00A80818"/>
    <w:rsid w:val="00A80B25"/>
    <w:rsid w:val="00A810CD"/>
    <w:rsid w:val="00A8349E"/>
    <w:rsid w:val="00A85BAD"/>
    <w:rsid w:val="00A92542"/>
    <w:rsid w:val="00A94567"/>
    <w:rsid w:val="00A95043"/>
    <w:rsid w:val="00A95763"/>
    <w:rsid w:val="00AA48D8"/>
    <w:rsid w:val="00AA7B90"/>
    <w:rsid w:val="00AB0362"/>
    <w:rsid w:val="00AB0E39"/>
    <w:rsid w:val="00AB23D4"/>
    <w:rsid w:val="00AB5482"/>
    <w:rsid w:val="00AB5CDB"/>
    <w:rsid w:val="00AB5D9F"/>
    <w:rsid w:val="00AB6116"/>
    <w:rsid w:val="00AC05D3"/>
    <w:rsid w:val="00AC0CD0"/>
    <w:rsid w:val="00AC1C06"/>
    <w:rsid w:val="00AC2865"/>
    <w:rsid w:val="00AC3FC5"/>
    <w:rsid w:val="00AC5DDF"/>
    <w:rsid w:val="00AC66B4"/>
    <w:rsid w:val="00AD10D8"/>
    <w:rsid w:val="00AD14B5"/>
    <w:rsid w:val="00AD385F"/>
    <w:rsid w:val="00AD5010"/>
    <w:rsid w:val="00AD514A"/>
    <w:rsid w:val="00AE0018"/>
    <w:rsid w:val="00AE010F"/>
    <w:rsid w:val="00AE01B6"/>
    <w:rsid w:val="00AE207A"/>
    <w:rsid w:val="00AE34B3"/>
    <w:rsid w:val="00AE42BC"/>
    <w:rsid w:val="00AE444B"/>
    <w:rsid w:val="00AE4EF5"/>
    <w:rsid w:val="00AF0C3D"/>
    <w:rsid w:val="00AF1828"/>
    <w:rsid w:val="00AF4EE4"/>
    <w:rsid w:val="00AF78B2"/>
    <w:rsid w:val="00B007B5"/>
    <w:rsid w:val="00B010AF"/>
    <w:rsid w:val="00B014E7"/>
    <w:rsid w:val="00B03DC1"/>
    <w:rsid w:val="00B05C5B"/>
    <w:rsid w:val="00B107C5"/>
    <w:rsid w:val="00B1616F"/>
    <w:rsid w:val="00B16991"/>
    <w:rsid w:val="00B16E35"/>
    <w:rsid w:val="00B201F5"/>
    <w:rsid w:val="00B22ADF"/>
    <w:rsid w:val="00B22CC6"/>
    <w:rsid w:val="00B2452C"/>
    <w:rsid w:val="00B24D6C"/>
    <w:rsid w:val="00B25D1C"/>
    <w:rsid w:val="00B279FB"/>
    <w:rsid w:val="00B31C25"/>
    <w:rsid w:val="00B31F49"/>
    <w:rsid w:val="00B34B42"/>
    <w:rsid w:val="00B35F91"/>
    <w:rsid w:val="00B418A8"/>
    <w:rsid w:val="00B51D06"/>
    <w:rsid w:val="00B55497"/>
    <w:rsid w:val="00B56171"/>
    <w:rsid w:val="00B5776C"/>
    <w:rsid w:val="00B629B5"/>
    <w:rsid w:val="00B65A91"/>
    <w:rsid w:val="00B66531"/>
    <w:rsid w:val="00B6656E"/>
    <w:rsid w:val="00B746AF"/>
    <w:rsid w:val="00B75B8A"/>
    <w:rsid w:val="00B76F9F"/>
    <w:rsid w:val="00B77767"/>
    <w:rsid w:val="00B77E6C"/>
    <w:rsid w:val="00B878FA"/>
    <w:rsid w:val="00B879A2"/>
    <w:rsid w:val="00B90F73"/>
    <w:rsid w:val="00B90FC1"/>
    <w:rsid w:val="00B9157A"/>
    <w:rsid w:val="00B916A1"/>
    <w:rsid w:val="00B9377E"/>
    <w:rsid w:val="00B94BF8"/>
    <w:rsid w:val="00B95C23"/>
    <w:rsid w:val="00B9632B"/>
    <w:rsid w:val="00BA0769"/>
    <w:rsid w:val="00BA1D7F"/>
    <w:rsid w:val="00BA6861"/>
    <w:rsid w:val="00BA6BAF"/>
    <w:rsid w:val="00BB3DC9"/>
    <w:rsid w:val="00BB5EE4"/>
    <w:rsid w:val="00BC0B64"/>
    <w:rsid w:val="00BC4D25"/>
    <w:rsid w:val="00BC4EEB"/>
    <w:rsid w:val="00BC68DE"/>
    <w:rsid w:val="00BC6C9B"/>
    <w:rsid w:val="00BD02BC"/>
    <w:rsid w:val="00BD0410"/>
    <w:rsid w:val="00BD4A52"/>
    <w:rsid w:val="00BD4B47"/>
    <w:rsid w:val="00BD54A9"/>
    <w:rsid w:val="00BE1C30"/>
    <w:rsid w:val="00BE20EE"/>
    <w:rsid w:val="00BF3E23"/>
    <w:rsid w:val="00BF5CE5"/>
    <w:rsid w:val="00BF78D3"/>
    <w:rsid w:val="00C00D4F"/>
    <w:rsid w:val="00C02123"/>
    <w:rsid w:val="00C04FA9"/>
    <w:rsid w:val="00C053F9"/>
    <w:rsid w:val="00C06566"/>
    <w:rsid w:val="00C10030"/>
    <w:rsid w:val="00C10BEE"/>
    <w:rsid w:val="00C110CE"/>
    <w:rsid w:val="00C11BD8"/>
    <w:rsid w:val="00C11E10"/>
    <w:rsid w:val="00C16AAB"/>
    <w:rsid w:val="00C247C5"/>
    <w:rsid w:val="00C26811"/>
    <w:rsid w:val="00C26A7D"/>
    <w:rsid w:val="00C272D1"/>
    <w:rsid w:val="00C314CD"/>
    <w:rsid w:val="00C326C4"/>
    <w:rsid w:val="00C359D2"/>
    <w:rsid w:val="00C36A98"/>
    <w:rsid w:val="00C41828"/>
    <w:rsid w:val="00C443A3"/>
    <w:rsid w:val="00C45743"/>
    <w:rsid w:val="00C46FD2"/>
    <w:rsid w:val="00C47BA6"/>
    <w:rsid w:val="00C50FCF"/>
    <w:rsid w:val="00C52904"/>
    <w:rsid w:val="00C52BD4"/>
    <w:rsid w:val="00C55200"/>
    <w:rsid w:val="00C601B3"/>
    <w:rsid w:val="00C60830"/>
    <w:rsid w:val="00C60CDA"/>
    <w:rsid w:val="00C61A86"/>
    <w:rsid w:val="00C6386C"/>
    <w:rsid w:val="00C6688E"/>
    <w:rsid w:val="00C67A96"/>
    <w:rsid w:val="00C736BE"/>
    <w:rsid w:val="00C75C76"/>
    <w:rsid w:val="00C76F6C"/>
    <w:rsid w:val="00C82D4F"/>
    <w:rsid w:val="00C83E74"/>
    <w:rsid w:val="00C841D2"/>
    <w:rsid w:val="00C84A20"/>
    <w:rsid w:val="00C860FB"/>
    <w:rsid w:val="00C90FE6"/>
    <w:rsid w:val="00C92796"/>
    <w:rsid w:val="00C97C51"/>
    <w:rsid w:val="00CA12FB"/>
    <w:rsid w:val="00CA7395"/>
    <w:rsid w:val="00CA7B7D"/>
    <w:rsid w:val="00CB567F"/>
    <w:rsid w:val="00CB75CD"/>
    <w:rsid w:val="00CB7EB9"/>
    <w:rsid w:val="00CC1FFC"/>
    <w:rsid w:val="00CC58DA"/>
    <w:rsid w:val="00CD3A38"/>
    <w:rsid w:val="00CD5326"/>
    <w:rsid w:val="00CD546D"/>
    <w:rsid w:val="00CD6026"/>
    <w:rsid w:val="00CE05A1"/>
    <w:rsid w:val="00CE1CA7"/>
    <w:rsid w:val="00CE7525"/>
    <w:rsid w:val="00CF6E3F"/>
    <w:rsid w:val="00CF7C9A"/>
    <w:rsid w:val="00D01C61"/>
    <w:rsid w:val="00D01F28"/>
    <w:rsid w:val="00D05EA4"/>
    <w:rsid w:val="00D06B19"/>
    <w:rsid w:val="00D0725A"/>
    <w:rsid w:val="00D11550"/>
    <w:rsid w:val="00D14FBD"/>
    <w:rsid w:val="00D17B67"/>
    <w:rsid w:val="00D2482E"/>
    <w:rsid w:val="00D27D31"/>
    <w:rsid w:val="00D303D8"/>
    <w:rsid w:val="00D310A9"/>
    <w:rsid w:val="00D31106"/>
    <w:rsid w:val="00D32DAD"/>
    <w:rsid w:val="00D35E6E"/>
    <w:rsid w:val="00D373DC"/>
    <w:rsid w:val="00D40B39"/>
    <w:rsid w:val="00D4103C"/>
    <w:rsid w:val="00D41852"/>
    <w:rsid w:val="00D437FA"/>
    <w:rsid w:val="00D44BD6"/>
    <w:rsid w:val="00D47D6D"/>
    <w:rsid w:val="00D47EB1"/>
    <w:rsid w:val="00D50791"/>
    <w:rsid w:val="00D535F0"/>
    <w:rsid w:val="00D571F9"/>
    <w:rsid w:val="00D57E8A"/>
    <w:rsid w:val="00D604BD"/>
    <w:rsid w:val="00D6203F"/>
    <w:rsid w:val="00D6255F"/>
    <w:rsid w:val="00D63287"/>
    <w:rsid w:val="00D662E7"/>
    <w:rsid w:val="00D72123"/>
    <w:rsid w:val="00D73C4B"/>
    <w:rsid w:val="00D73FAE"/>
    <w:rsid w:val="00D80328"/>
    <w:rsid w:val="00D80742"/>
    <w:rsid w:val="00D816F0"/>
    <w:rsid w:val="00D84017"/>
    <w:rsid w:val="00D8451E"/>
    <w:rsid w:val="00D85DA7"/>
    <w:rsid w:val="00D87DE0"/>
    <w:rsid w:val="00D928D8"/>
    <w:rsid w:val="00D92D48"/>
    <w:rsid w:val="00D93B7E"/>
    <w:rsid w:val="00D95B5F"/>
    <w:rsid w:val="00DA02DA"/>
    <w:rsid w:val="00DA03F4"/>
    <w:rsid w:val="00DB0C83"/>
    <w:rsid w:val="00DB2C3E"/>
    <w:rsid w:val="00DC2F0F"/>
    <w:rsid w:val="00DD2C8C"/>
    <w:rsid w:val="00DD7FDC"/>
    <w:rsid w:val="00DE350C"/>
    <w:rsid w:val="00DE639A"/>
    <w:rsid w:val="00DE695C"/>
    <w:rsid w:val="00DF2472"/>
    <w:rsid w:val="00DF2549"/>
    <w:rsid w:val="00E047D1"/>
    <w:rsid w:val="00E0589F"/>
    <w:rsid w:val="00E0700B"/>
    <w:rsid w:val="00E073DC"/>
    <w:rsid w:val="00E0774E"/>
    <w:rsid w:val="00E07850"/>
    <w:rsid w:val="00E07911"/>
    <w:rsid w:val="00E10125"/>
    <w:rsid w:val="00E13717"/>
    <w:rsid w:val="00E13C01"/>
    <w:rsid w:val="00E13CB0"/>
    <w:rsid w:val="00E14D56"/>
    <w:rsid w:val="00E15824"/>
    <w:rsid w:val="00E17355"/>
    <w:rsid w:val="00E17C79"/>
    <w:rsid w:val="00E17E50"/>
    <w:rsid w:val="00E207E2"/>
    <w:rsid w:val="00E20B65"/>
    <w:rsid w:val="00E20BE2"/>
    <w:rsid w:val="00E21EC2"/>
    <w:rsid w:val="00E31E3E"/>
    <w:rsid w:val="00E32B21"/>
    <w:rsid w:val="00E34A04"/>
    <w:rsid w:val="00E34FF5"/>
    <w:rsid w:val="00E368FC"/>
    <w:rsid w:val="00E41454"/>
    <w:rsid w:val="00E41609"/>
    <w:rsid w:val="00E422A8"/>
    <w:rsid w:val="00E43664"/>
    <w:rsid w:val="00E43CF0"/>
    <w:rsid w:val="00E4615E"/>
    <w:rsid w:val="00E51D3E"/>
    <w:rsid w:val="00E5213A"/>
    <w:rsid w:val="00E5398D"/>
    <w:rsid w:val="00E53BE8"/>
    <w:rsid w:val="00E57175"/>
    <w:rsid w:val="00E5776B"/>
    <w:rsid w:val="00E63728"/>
    <w:rsid w:val="00E64B20"/>
    <w:rsid w:val="00E657C9"/>
    <w:rsid w:val="00E67784"/>
    <w:rsid w:val="00E67E41"/>
    <w:rsid w:val="00E7015D"/>
    <w:rsid w:val="00E72BCD"/>
    <w:rsid w:val="00E74F78"/>
    <w:rsid w:val="00E8093C"/>
    <w:rsid w:val="00E83B2D"/>
    <w:rsid w:val="00E908AA"/>
    <w:rsid w:val="00E92336"/>
    <w:rsid w:val="00EA13C9"/>
    <w:rsid w:val="00EA233A"/>
    <w:rsid w:val="00EA5B4E"/>
    <w:rsid w:val="00EB02AE"/>
    <w:rsid w:val="00EB031E"/>
    <w:rsid w:val="00EB3913"/>
    <w:rsid w:val="00EB4EC7"/>
    <w:rsid w:val="00EB5FCB"/>
    <w:rsid w:val="00EB6ED3"/>
    <w:rsid w:val="00EB72BE"/>
    <w:rsid w:val="00EB792F"/>
    <w:rsid w:val="00EC1B4B"/>
    <w:rsid w:val="00EC5E9E"/>
    <w:rsid w:val="00EE05C9"/>
    <w:rsid w:val="00EE2DD0"/>
    <w:rsid w:val="00EE752D"/>
    <w:rsid w:val="00EF0AD6"/>
    <w:rsid w:val="00EF26A8"/>
    <w:rsid w:val="00EF30D3"/>
    <w:rsid w:val="00EF542B"/>
    <w:rsid w:val="00EF5869"/>
    <w:rsid w:val="00EF5D56"/>
    <w:rsid w:val="00EF6A99"/>
    <w:rsid w:val="00F00D2B"/>
    <w:rsid w:val="00F01ECD"/>
    <w:rsid w:val="00F03214"/>
    <w:rsid w:val="00F040D1"/>
    <w:rsid w:val="00F04926"/>
    <w:rsid w:val="00F162A1"/>
    <w:rsid w:val="00F16643"/>
    <w:rsid w:val="00F16D7F"/>
    <w:rsid w:val="00F17D4B"/>
    <w:rsid w:val="00F2596D"/>
    <w:rsid w:val="00F3372D"/>
    <w:rsid w:val="00F34A8D"/>
    <w:rsid w:val="00F35CCD"/>
    <w:rsid w:val="00F410E8"/>
    <w:rsid w:val="00F41A87"/>
    <w:rsid w:val="00F470C0"/>
    <w:rsid w:val="00F531F1"/>
    <w:rsid w:val="00F5342A"/>
    <w:rsid w:val="00F56B34"/>
    <w:rsid w:val="00F56E9C"/>
    <w:rsid w:val="00F572ED"/>
    <w:rsid w:val="00F57473"/>
    <w:rsid w:val="00F619C2"/>
    <w:rsid w:val="00F702EC"/>
    <w:rsid w:val="00F706BB"/>
    <w:rsid w:val="00F73C6E"/>
    <w:rsid w:val="00F83413"/>
    <w:rsid w:val="00F83453"/>
    <w:rsid w:val="00F84A34"/>
    <w:rsid w:val="00F86661"/>
    <w:rsid w:val="00F87E81"/>
    <w:rsid w:val="00F9165C"/>
    <w:rsid w:val="00F93704"/>
    <w:rsid w:val="00F974C5"/>
    <w:rsid w:val="00F97852"/>
    <w:rsid w:val="00FA16A0"/>
    <w:rsid w:val="00FA2057"/>
    <w:rsid w:val="00FA2AE6"/>
    <w:rsid w:val="00FA4C75"/>
    <w:rsid w:val="00FA7AA2"/>
    <w:rsid w:val="00FB1A34"/>
    <w:rsid w:val="00FB28D4"/>
    <w:rsid w:val="00FB6236"/>
    <w:rsid w:val="00FB7920"/>
    <w:rsid w:val="00FC132F"/>
    <w:rsid w:val="00FC533C"/>
    <w:rsid w:val="00FC5FF9"/>
    <w:rsid w:val="00FD224A"/>
    <w:rsid w:val="00FD3601"/>
    <w:rsid w:val="00FD3C35"/>
    <w:rsid w:val="00FD4363"/>
    <w:rsid w:val="00FD5DA0"/>
    <w:rsid w:val="00FE1C8E"/>
    <w:rsid w:val="00FE2CE4"/>
    <w:rsid w:val="00FE4A91"/>
    <w:rsid w:val="00FE7E1C"/>
    <w:rsid w:val="00FF28DA"/>
    <w:rsid w:val="00FF30EA"/>
    <w:rsid w:val="00FF464A"/>
    <w:rsid w:val="00FF70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A018F"/>
    <w:pPr>
      <w:spacing w:after="160" w:line="259" w:lineRule="auto"/>
    </w:pPr>
    <w:rPr>
      <w:lang w:val="en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B77767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77767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9290B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77767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ID"/>
    </w:rPr>
  </w:style>
  <w:style w:type="character" w:customStyle="1" w:styleId="Heading2Char">
    <w:name w:val="Heading 2 Char"/>
    <w:basedOn w:val="DefaultParagraphFont"/>
    <w:link w:val="Heading2"/>
    <w:uiPriority w:val="9"/>
    <w:rsid w:val="00B77767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ID"/>
    </w:rPr>
  </w:style>
  <w:style w:type="character" w:customStyle="1" w:styleId="Heading3Char">
    <w:name w:val="Heading 3 Char"/>
    <w:basedOn w:val="DefaultParagraphFont"/>
    <w:link w:val="Heading3"/>
    <w:uiPriority w:val="9"/>
    <w:rsid w:val="0099290B"/>
    <w:rPr>
      <w:rFonts w:asciiTheme="majorHAnsi" w:eastAsiaTheme="majorEastAsia" w:hAnsiTheme="majorHAnsi" w:cstheme="majorBidi"/>
      <w:b/>
      <w:bCs/>
      <w:color w:val="4F81BD" w:themeColor="accent1"/>
      <w:lang w:val="en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A018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A018F"/>
    <w:rPr>
      <w:rFonts w:ascii="Tahoma" w:hAnsi="Tahoma" w:cs="Tahoma"/>
      <w:sz w:val="16"/>
      <w:szCs w:val="16"/>
      <w:lang w:val="en-ID"/>
    </w:rPr>
  </w:style>
  <w:style w:type="character" w:styleId="Hyperlink">
    <w:name w:val="Hyperlink"/>
    <w:basedOn w:val="DefaultParagraphFont"/>
    <w:uiPriority w:val="99"/>
    <w:unhideWhenUsed/>
    <w:rsid w:val="00BD0410"/>
    <w:rPr>
      <w:color w:val="0000FF" w:themeColor="hyperlink"/>
      <w:u w:val="single"/>
    </w:rPr>
  </w:style>
  <w:style w:type="character" w:customStyle="1" w:styleId="sw">
    <w:name w:val="sw"/>
    <w:basedOn w:val="DefaultParagraphFont"/>
    <w:rsid w:val="004B63CB"/>
  </w:style>
  <w:style w:type="paragraph" w:styleId="ListParagraph">
    <w:name w:val="List Paragraph"/>
    <w:aliases w:val="PARAGRAPH"/>
    <w:basedOn w:val="Normal"/>
    <w:link w:val="ListParagraphChar"/>
    <w:uiPriority w:val="34"/>
    <w:qFormat/>
    <w:rsid w:val="00B31C25"/>
    <w:pPr>
      <w:ind w:left="720"/>
      <w:contextualSpacing/>
    </w:pPr>
  </w:style>
  <w:style w:type="character" w:customStyle="1" w:styleId="ListParagraphChar">
    <w:name w:val="List Paragraph Char"/>
    <w:aliases w:val="PARAGRAPH Char"/>
    <w:link w:val="ListParagraph"/>
    <w:uiPriority w:val="34"/>
    <w:locked/>
    <w:rsid w:val="00B31C25"/>
    <w:rPr>
      <w:lang w:val="en-ID"/>
    </w:rPr>
  </w:style>
  <w:style w:type="character" w:customStyle="1" w:styleId="Style1Char">
    <w:name w:val="Style1 Char"/>
    <w:basedOn w:val="DefaultParagraphFont"/>
    <w:link w:val="Style1"/>
    <w:locked/>
    <w:rsid w:val="00456430"/>
    <w:rPr>
      <w:rFonts w:ascii="Times New Roman" w:hAnsi="Times New Roman" w:cs="Times New Roman"/>
      <w:sz w:val="24"/>
      <w:szCs w:val="24"/>
      <w:lang w:val="id-ID"/>
    </w:rPr>
  </w:style>
  <w:style w:type="paragraph" w:customStyle="1" w:styleId="Style1">
    <w:name w:val="Style1"/>
    <w:basedOn w:val="Normal"/>
    <w:link w:val="Style1Char"/>
    <w:qFormat/>
    <w:rsid w:val="00456430"/>
    <w:pPr>
      <w:spacing w:after="0" w:line="480" w:lineRule="auto"/>
      <w:ind w:firstLine="720"/>
      <w:jc w:val="both"/>
    </w:pPr>
    <w:rPr>
      <w:rFonts w:ascii="Times New Roman" w:hAnsi="Times New Roman" w:cs="Times New Roman"/>
      <w:sz w:val="24"/>
      <w:szCs w:val="24"/>
      <w:lang w:val="id-ID"/>
    </w:rPr>
  </w:style>
  <w:style w:type="paragraph" w:styleId="BodyText">
    <w:name w:val="Body Text"/>
    <w:basedOn w:val="Normal"/>
    <w:link w:val="BodyTextChar"/>
    <w:uiPriority w:val="1"/>
    <w:qFormat/>
    <w:rsid w:val="001360B0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-ID"/>
    </w:rPr>
  </w:style>
  <w:style w:type="character" w:customStyle="1" w:styleId="BodyTextChar">
    <w:name w:val="Body Text Char"/>
    <w:basedOn w:val="DefaultParagraphFont"/>
    <w:link w:val="BodyText"/>
    <w:uiPriority w:val="1"/>
    <w:rsid w:val="001360B0"/>
    <w:rPr>
      <w:rFonts w:ascii="Times New Roman" w:eastAsia="Times New Roman" w:hAnsi="Times New Roman" w:cs="Times New Roman"/>
      <w:sz w:val="24"/>
      <w:szCs w:val="24"/>
      <w:lang w:val="id-ID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235EB1"/>
    <w:pPr>
      <w:spacing w:line="276" w:lineRule="auto"/>
      <w:outlineLvl w:val="9"/>
    </w:pPr>
    <w:rPr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7A317D"/>
    <w:pPr>
      <w:tabs>
        <w:tab w:val="left" w:pos="1276"/>
        <w:tab w:val="right" w:leader="dot" w:pos="7938"/>
      </w:tabs>
      <w:spacing w:after="0" w:line="240" w:lineRule="auto"/>
    </w:pPr>
    <w:rPr>
      <w:rFonts w:asciiTheme="majorBidi" w:hAnsiTheme="majorBidi" w:cstheme="majorBidi"/>
      <w:b/>
      <w:bCs/>
      <w:noProof/>
      <w:sz w:val="24"/>
      <w:szCs w:val="24"/>
      <w:lang w:val="id-ID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536AE7"/>
    <w:pPr>
      <w:tabs>
        <w:tab w:val="left" w:pos="709"/>
        <w:tab w:val="left" w:pos="1134"/>
        <w:tab w:val="left" w:pos="1276"/>
        <w:tab w:val="right" w:leader="dot" w:pos="7928"/>
      </w:tabs>
      <w:spacing w:after="0" w:line="240" w:lineRule="auto"/>
      <w:ind w:left="1276" w:hanging="425"/>
    </w:pPr>
  </w:style>
  <w:style w:type="paragraph" w:styleId="TOC3">
    <w:name w:val="toc 3"/>
    <w:basedOn w:val="Normal"/>
    <w:next w:val="Normal"/>
    <w:autoRedefine/>
    <w:uiPriority w:val="39"/>
    <w:unhideWhenUsed/>
    <w:qFormat/>
    <w:rsid w:val="00582DC6"/>
    <w:pPr>
      <w:tabs>
        <w:tab w:val="left" w:pos="993"/>
        <w:tab w:val="right" w:leader="dot" w:pos="7928"/>
      </w:tabs>
      <w:spacing w:after="0" w:line="240" w:lineRule="auto"/>
      <w:ind w:left="1843" w:hanging="567"/>
    </w:pPr>
    <w:rPr>
      <w:rFonts w:asciiTheme="majorBidi" w:hAnsiTheme="majorBidi" w:cstheme="majorBidi"/>
      <w:iCs/>
      <w:noProof/>
      <w:sz w:val="24"/>
      <w:szCs w:val="24"/>
      <w:lang w:val="id-ID"/>
    </w:rPr>
  </w:style>
  <w:style w:type="character" w:styleId="CommentReference">
    <w:name w:val="annotation reference"/>
    <w:basedOn w:val="DefaultParagraphFont"/>
    <w:uiPriority w:val="99"/>
    <w:semiHidden/>
    <w:unhideWhenUsed/>
    <w:rsid w:val="00AE34B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E34B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E34B3"/>
    <w:rPr>
      <w:sz w:val="20"/>
      <w:szCs w:val="20"/>
      <w:lang w:val="en-I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E34B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E34B3"/>
    <w:rPr>
      <w:b/>
      <w:bCs/>
      <w:sz w:val="20"/>
      <w:szCs w:val="20"/>
      <w:lang w:val="en-ID"/>
    </w:rPr>
  </w:style>
  <w:style w:type="paragraph" w:styleId="Caption">
    <w:name w:val="caption"/>
    <w:basedOn w:val="Normal"/>
    <w:next w:val="Normal"/>
    <w:uiPriority w:val="35"/>
    <w:unhideWhenUsed/>
    <w:qFormat/>
    <w:rsid w:val="00B279FB"/>
    <w:pPr>
      <w:spacing w:after="280" w:line="240" w:lineRule="auto"/>
      <w:ind w:left="1418" w:hanging="1418"/>
      <w:jc w:val="both"/>
    </w:pPr>
    <w:rPr>
      <w:rFonts w:ascii="Times New Roman" w:eastAsia="Calibri" w:hAnsi="Times New Roman" w:cs="Times New Roman"/>
      <w:b/>
      <w:sz w:val="24"/>
      <w:szCs w:val="24"/>
    </w:rPr>
  </w:style>
  <w:style w:type="paragraph" w:styleId="TableofFigures">
    <w:name w:val="table of figures"/>
    <w:basedOn w:val="Normal"/>
    <w:next w:val="Normal"/>
    <w:uiPriority w:val="99"/>
    <w:unhideWhenUsed/>
    <w:rsid w:val="00412141"/>
    <w:pPr>
      <w:spacing w:after="0" w:line="276" w:lineRule="auto"/>
    </w:pPr>
    <w:rPr>
      <w:lang w:val="en-US"/>
    </w:rPr>
  </w:style>
  <w:style w:type="paragraph" w:styleId="Header">
    <w:name w:val="header"/>
    <w:basedOn w:val="Normal"/>
    <w:link w:val="HeaderChar"/>
    <w:uiPriority w:val="99"/>
    <w:unhideWhenUsed/>
    <w:rsid w:val="002C48B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C48B3"/>
    <w:rPr>
      <w:lang w:val="en-ID"/>
    </w:rPr>
  </w:style>
  <w:style w:type="paragraph" w:styleId="Footer">
    <w:name w:val="footer"/>
    <w:basedOn w:val="Normal"/>
    <w:link w:val="FooterChar"/>
    <w:uiPriority w:val="99"/>
    <w:unhideWhenUsed/>
    <w:rsid w:val="002C48B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C48B3"/>
    <w:rPr>
      <w:lang w:val="en-ID"/>
    </w:rPr>
  </w:style>
  <w:style w:type="table" w:styleId="TableGrid">
    <w:name w:val="Table Grid"/>
    <w:basedOn w:val="TableNormal"/>
    <w:uiPriority w:val="59"/>
    <w:rsid w:val="004E2089"/>
    <w:pPr>
      <w:spacing w:after="0" w:line="240" w:lineRule="auto"/>
    </w:pPr>
    <w:rPr>
      <w:lang w:val="id-ID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styleId="PlaceholderText">
    <w:name w:val="Placeholder Text"/>
    <w:basedOn w:val="DefaultParagraphFont"/>
    <w:uiPriority w:val="99"/>
    <w:semiHidden/>
    <w:rsid w:val="00A810CD"/>
    <w:rPr>
      <w:color w:val="808080"/>
    </w:rPr>
  </w:style>
  <w:style w:type="paragraph" w:styleId="TOC4">
    <w:name w:val="toc 4"/>
    <w:basedOn w:val="Normal"/>
    <w:next w:val="Normal"/>
    <w:autoRedefine/>
    <w:uiPriority w:val="39"/>
    <w:unhideWhenUsed/>
    <w:rsid w:val="00B6656E"/>
    <w:pPr>
      <w:spacing w:after="100" w:line="276" w:lineRule="auto"/>
      <w:ind w:left="660"/>
    </w:pPr>
    <w:rPr>
      <w:rFonts w:eastAsiaTheme="minorEastAsia"/>
      <w:lang w:val="en-US"/>
    </w:rPr>
  </w:style>
  <w:style w:type="paragraph" w:customStyle="1" w:styleId="TableParagraph">
    <w:name w:val="Table Paragraph"/>
    <w:basedOn w:val="Normal"/>
    <w:uiPriority w:val="1"/>
    <w:qFormat/>
    <w:rsid w:val="007F1714"/>
    <w:pPr>
      <w:widowControl w:val="0"/>
      <w:autoSpaceDE w:val="0"/>
      <w:autoSpaceDN w:val="0"/>
      <w:spacing w:after="0" w:line="240" w:lineRule="auto"/>
      <w:jc w:val="center"/>
    </w:pPr>
    <w:rPr>
      <w:rFonts w:ascii="Times New Roman" w:eastAsia="Times New Roman" w:hAnsi="Times New Roman" w:cs="Times New Roman"/>
      <w:lang w:val="id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6A2FE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6A2FEB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6A2FEB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A018F"/>
    <w:pPr>
      <w:spacing w:after="160" w:line="259" w:lineRule="auto"/>
    </w:pPr>
    <w:rPr>
      <w:lang w:val="en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B77767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77767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9290B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77767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ID"/>
    </w:rPr>
  </w:style>
  <w:style w:type="character" w:customStyle="1" w:styleId="Heading2Char">
    <w:name w:val="Heading 2 Char"/>
    <w:basedOn w:val="DefaultParagraphFont"/>
    <w:link w:val="Heading2"/>
    <w:uiPriority w:val="9"/>
    <w:rsid w:val="00B77767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ID"/>
    </w:rPr>
  </w:style>
  <w:style w:type="character" w:customStyle="1" w:styleId="Heading3Char">
    <w:name w:val="Heading 3 Char"/>
    <w:basedOn w:val="DefaultParagraphFont"/>
    <w:link w:val="Heading3"/>
    <w:uiPriority w:val="9"/>
    <w:rsid w:val="0099290B"/>
    <w:rPr>
      <w:rFonts w:asciiTheme="majorHAnsi" w:eastAsiaTheme="majorEastAsia" w:hAnsiTheme="majorHAnsi" w:cstheme="majorBidi"/>
      <w:b/>
      <w:bCs/>
      <w:color w:val="4F81BD" w:themeColor="accent1"/>
      <w:lang w:val="en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A018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A018F"/>
    <w:rPr>
      <w:rFonts w:ascii="Tahoma" w:hAnsi="Tahoma" w:cs="Tahoma"/>
      <w:sz w:val="16"/>
      <w:szCs w:val="16"/>
      <w:lang w:val="en-ID"/>
    </w:rPr>
  </w:style>
  <w:style w:type="character" w:styleId="Hyperlink">
    <w:name w:val="Hyperlink"/>
    <w:basedOn w:val="DefaultParagraphFont"/>
    <w:uiPriority w:val="99"/>
    <w:unhideWhenUsed/>
    <w:rsid w:val="00BD0410"/>
    <w:rPr>
      <w:color w:val="0000FF" w:themeColor="hyperlink"/>
      <w:u w:val="single"/>
    </w:rPr>
  </w:style>
  <w:style w:type="character" w:customStyle="1" w:styleId="sw">
    <w:name w:val="sw"/>
    <w:basedOn w:val="DefaultParagraphFont"/>
    <w:rsid w:val="004B63CB"/>
  </w:style>
  <w:style w:type="paragraph" w:styleId="ListParagraph">
    <w:name w:val="List Paragraph"/>
    <w:aliases w:val="PARAGRAPH"/>
    <w:basedOn w:val="Normal"/>
    <w:link w:val="ListParagraphChar"/>
    <w:uiPriority w:val="34"/>
    <w:qFormat/>
    <w:rsid w:val="00B31C25"/>
    <w:pPr>
      <w:ind w:left="720"/>
      <w:contextualSpacing/>
    </w:pPr>
  </w:style>
  <w:style w:type="character" w:customStyle="1" w:styleId="ListParagraphChar">
    <w:name w:val="List Paragraph Char"/>
    <w:aliases w:val="PARAGRAPH Char"/>
    <w:link w:val="ListParagraph"/>
    <w:uiPriority w:val="34"/>
    <w:locked/>
    <w:rsid w:val="00B31C25"/>
    <w:rPr>
      <w:lang w:val="en-ID"/>
    </w:rPr>
  </w:style>
  <w:style w:type="character" w:customStyle="1" w:styleId="Style1Char">
    <w:name w:val="Style1 Char"/>
    <w:basedOn w:val="DefaultParagraphFont"/>
    <w:link w:val="Style1"/>
    <w:locked/>
    <w:rsid w:val="00456430"/>
    <w:rPr>
      <w:rFonts w:ascii="Times New Roman" w:hAnsi="Times New Roman" w:cs="Times New Roman"/>
      <w:sz w:val="24"/>
      <w:szCs w:val="24"/>
      <w:lang w:val="id-ID"/>
    </w:rPr>
  </w:style>
  <w:style w:type="paragraph" w:customStyle="1" w:styleId="Style1">
    <w:name w:val="Style1"/>
    <w:basedOn w:val="Normal"/>
    <w:link w:val="Style1Char"/>
    <w:qFormat/>
    <w:rsid w:val="00456430"/>
    <w:pPr>
      <w:spacing w:after="0" w:line="480" w:lineRule="auto"/>
      <w:ind w:firstLine="720"/>
      <w:jc w:val="both"/>
    </w:pPr>
    <w:rPr>
      <w:rFonts w:ascii="Times New Roman" w:hAnsi="Times New Roman" w:cs="Times New Roman"/>
      <w:sz w:val="24"/>
      <w:szCs w:val="24"/>
      <w:lang w:val="id-ID"/>
    </w:rPr>
  </w:style>
  <w:style w:type="paragraph" w:styleId="BodyText">
    <w:name w:val="Body Text"/>
    <w:basedOn w:val="Normal"/>
    <w:link w:val="BodyTextChar"/>
    <w:uiPriority w:val="1"/>
    <w:qFormat/>
    <w:rsid w:val="001360B0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-ID"/>
    </w:rPr>
  </w:style>
  <w:style w:type="character" w:customStyle="1" w:styleId="BodyTextChar">
    <w:name w:val="Body Text Char"/>
    <w:basedOn w:val="DefaultParagraphFont"/>
    <w:link w:val="BodyText"/>
    <w:uiPriority w:val="1"/>
    <w:rsid w:val="001360B0"/>
    <w:rPr>
      <w:rFonts w:ascii="Times New Roman" w:eastAsia="Times New Roman" w:hAnsi="Times New Roman" w:cs="Times New Roman"/>
      <w:sz w:val="24"/>
      <w:szCs w:val="24"/>
      <w:lang w:val="id-ID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235EB1"/>
    <w:pPr>
      <w:spacing w:line="276" w:lineRule="auto"/>
      <w:outlineLvl w:val="9"/>
    </w:pPr>
    <w:rPr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7A317D"/>
    <w:pPr>
      <w:tabs>
        <w:tab w:val="left" w:pos="1276"/>
        <w:tab w:val="right" w:leader="dot" w:pos="7938"/>
      </w:tabs>
      <w:spacing w:after="0" w:line="240" w:lineRule="auto"/>
    </w:pPr>
    <w:rPr>
      <w:rFonts w:asciiTheme="majorBidi" w:hAnsiTheme="majorBidi" w:cstheme="majorBidi"/>
      <w:b/>
      <w:bCs/>
      <w:noProof/>
      <w:sz w:val="24"/>
      <w:szCs w:val="24"/>
      <w:lang w:val="id-ID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536AE7"/>
    <w:pPr>
      <w:tabs>
        <w:tab w:val="left" w:pos="709"/>
        <w:tab w:val="left" w:pos="1134"/>
        <w:tab w:val="left" w:pos="1276"/>
        <w:tab w:val="right" w:leader="dot" w:pos="7928"/>
      </w:tabs>
      <w:spacing w:after="0" w:line="240" w:lineRule="auto"/>
      <w:ind w:left="1276" w:hanging="425"/>
    </w:pPr>
  </w:style>
  <w:style w:type="paragraph" w:styleId="TOC3">
    <w:name w:val="toc 3"/>
    <w:basedOn w:val="Normal"/>
    <w:next w:val="Normal"/>
    <w:autoRedefine/>
    <w:uiPriority w:val="39"/>
    <w:unhideWhenUsed/>
    <w:qFormat/>
    <w:rsid w:val="00582DC6"/>
    <w:pPr>
      <w:tabs>
        <w:tab w:val="left" w:pos="993"/>
        <w:tab w:val="right" w:leader="dot" w:pos="7928"/>
      </w:tabs>
      <w:spacing w:after="0" w:line="240" w:lineRule="auto"/>
      <w:ind w:left="1843" w:hanging="567"/>
    </w:pPr>
    <w:rPr>
      <w:rFonts w:asciiTheme="majorBidi" w:hAnsiTheme="majorBidi" w:cstheme="majorBidi"/>
      <w:iCs/>
      <w:noProof/>
      <w:sz w:val="24"/>
      <w:szCs w:val="24"/>
      <w:lang w:val="id-ID"/>
    </w:rPr>
  </w:style>
  <w:style w:type="character" w:styleId="CommentReference">
    <w:name w:val="annotation reference"/>
    <w:basedOn w:val="DefaultParagraphFont"/>
    <w:uiPriority w:val="99"/>
    <w:semiHidden/>
    <w:unhideWhenUsed/>
    <w:rsid w:val="00AE34B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E34B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E34B3"/>
    <w:rPr>
      <w:sz w:val="20"/>
      <w:szCs w:val="20"/>
      <w:lang w:val="en-I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E34B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E34B3"/>
    <w:rPr>
      <w:b/>
      <w:bCs/>
      <w:sz w:val="20"/>
      <w:szCs w:val="20"/>
      <w:lang w:val="en-ID"/>
    </w:rPr>
  </w:style>
  <w:style w:type="paragraph" w:styleId="Caption">
    <w:name w:val="caption"/>
    <w:basedOn w:val="Normal"/>
    <w:next w:val="Normal"/>
    <w:uiPriority w:val="35"/>
    <w:unhideWhenUsed/>
    <w:qFormat/>
    <w:rsid w:val="00B279FB"/>
    <w:pPr>
      <w:spacing w:after="280" w:line="240" w:lineRule="auto"/>
      <w:ind w:left="1418" w:hanging="1418"/>
      <w:jc w:val="both"/>
    </w:pPr>
    <w:rPr>
      <w:rFonts w:ascii="Times New Roman" w:eastAsia="Calibri" w:hAnsi="Times New Roman" w:cs="Times New Roman"/>
      <w:b/>
      <w:sz w:val="24"/>
      <w:szCs w:val="24"/>
    </w:rPr>
  </w:style>
  <w:style w:type="paragraph" w:styleId="TableofFigures">
    <w:name w:val="table of figures"/>
    <w:basedOn w:val="Normal"/>
    <w:next w:val="Normal"/>
    <w:uiPriority w:val="99"/>
    <w:unhideWhenUsed/>
    <w:rsid w:val="00412141"/>
    <w:pPr>
      <w:spacing w:after="0" w:line="276" w:lineRule="auto"/>
    </w:pPr>
    <w:rPr>
      <w:lang w:val="en-US"/>
    </w:rPr>
  </w:style>
  <w:style w:type="paragraph" w:styleId="Header">
    <w:name w:val="header"/>
    <w:basedOn w:val="Normal"/>
    <w:link w:val="HeaderChar"/>
    <w:uiPriority w:val="99"/>
    <w:unhideWhenUsed/>
    <w:rsid w:val="002C48B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C48B3"/>
    <w:rPr>
      <w:lang w:val="en-ID"/>
    </w:rPr>
  </w:style>
  <w:style w:type="paragraph" w:styleId="Footer">
    <w:name w:val="footer"/>
    <w:basedOn w:val="Normal"/>
    <w:link w:val="FooterChar"/>
    <w:uiPriority w:val="99"/>
    <w:unhideWhenUsed/>
    <w:rsid w:val="002C48B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C48B3"/>
    <w:rPr>
      <w:lang w:val="en-ID"/>
    </w:rPr>
  </w:style>
  <w:style w:type="table" w:styleId="TableGrid">
    <w:name w:val="Table Grid"/>
    <w:basedOn w:val="TableNormal"/>
    <w:uiPriority w:val="59"/>
    <w:rsid w:val="004E2089"/>
    <w:pPr>
      <w:spacing w:after="0" w:line="240" w:lineRule="auto"/>
    </w:pPr>
    <w:rPr>
      <w:lang w:val="id-ID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styleId="PlaceholderText">
    <w:name w:val="Placeholder Text"/>
    <w:basedOn w:val="DefaultParagraphFont"/>
    <w:uiPriority w:val="99"/>
    <w:semiHidden/>
    <w:rsid w:val="00A810CD"/>
    <w:rPr>
      <w:color w:val="808080"/>
    </w:rPr>
  </w:style>
  <w:style w:type="paragraph" w:styleId="TOC4">
    <w:name w:val="toc 4"/>
    <w:basedOn w:val="Normal"/>
    <w:next w:val="Normal"/>
    <w:autoRedefine/>
    <w:uiPriority w:val="39"/>
    <w:unhideWhenUsed/>
    <w:rsid w:val="00B6656E"/>
    <w:pPr>
      <w:spacing w:after="100" w:line="276" w:lineRule="auto"/>
      <w:ind w:left="660"/>
    </w:pPr>
    <w:rPr>
      <w:rFonts w:eastAsiaTheme="minorEastAsia"/>
      <w:lang w:val="en-US"/>
    </w:rPr>
  </w:style>
  <w:style w:type="paragraph" w:customStyle="1" w:styleId="TableParagraph">
    <w:name w:val="Table Paragraph"/>
    <w:basedOn w:val="Normal"/>
    <w:uiPriority w:val="1"/>
    <w:qFormat/>
    <w:rsid w:val="007F1714"/>
    <w:pPr>
      <w:widowControl w:val="0"/>
      <w:autoSpaceDE w:val="0"/>
      <w:autoSpaceDN w:val="0"/>
      <w:spacing w:after="0" w:line="240" w:lineRule="auto"/>
      <w:jc w:val="center"/>
    </w:pPr>
    <w:rPr>
      <w:rFonts w:ascii="Times New Roman" w:eastAsia="Times New Roman" w:hAnsi="Times New Roman" w:cs="Times New Roman"/>
      <w:lang w:val="id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6A2FE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6A2FEB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6A2FE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63671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412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738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622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729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541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441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662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766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675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784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608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448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86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733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728B940-E909-4C1F-AB8D-C0B3DD81E8F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174</Words>
  <Characters>6697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5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 S U S</dc:creator>
  <cp:lastModifiedBy>USER</cp:lastModifiedBy>
  <cp:revision>3</cp:revision>
  <cp:lastPrinted>2023-08-23T08:24:00Z</cp:lastPrinted>
  <dcterms:created xsi:type="dcterms:W3CDTF">2023-08-24T03:37:00Z</dcterms:created>
  <dcterms:modified xsi:type="dcterms:W3CDTF">2023-08-24T03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96c4de99-f081-3ba2-967f-c8ec88ef6470</vt:lpwstr>
  </property>
  <property fmtid="{D5CDD505-2E9C-101B-9397-08002B2CF9AE}" pid="4" name="Mendeley Citation Style_1">
    <vt:lpwstr>http://www.zotero.org/styles/universitas-negeri-semarang-fakultas-matematika-dan-ilmu-pengetahuan-alam</vt:lpwstr>
  </property>
</Properties>
</file>